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068FC8" w14:textId="2028863E" w:rsidR="00BE369B" w:rsidRPr="00B52E7F" w:rsidRDefault="00B52E7F" w:rsidP="00880C7E">
      <w:pPr>
        <w:rPr>
          <w:b/>
          <w:bCs/>
          <w:sz w:val="24"/>
          <w:szCs w:val="24"/>
          <w:lang w:val="en-GB"/>
        </w:rPr>
      </w:pPr>
      <w:r>
        <w:rPr>
          <w:b/>
          <w:bCs/>
          <w:sz w:val="24"/>
          <w:szCs w:val="24"/>
          <w:lang w:val="en-GB"/>
        </w:rPr>
        <w:t>Title</w:t>
      </w:r>
      <w:r w:rsidR="00880C7E" w:rsidRPr="00880C7E">
        <w:rPr>
          <w:b/>
          <w:bCs/>
          <w:sz w:val="24"/>
          <w:szCs w:val="24"/>
          <w:lang w:val="en-GB"/>
        </w:rPr>
        <w:t>:</w:t>
      </w:r>
      <w:r>
        <w:rPr>
          <w:b/>
          <w:bCs/>
          <w:sz w:val="24"/>
          <w:szCs w:val="24"/>
          <w:lang w:val="en-GB"/>
        </w:rPr>
        <w:t xml:space="preserve"> </w:t>
      </w:r>
      <w:r w:rsidR="00BE369B" w:rsidRPr="00BE369B">
        <w:t>Unravelling seed oil content patterns in alpine species</w:t>
      </w:r>
    </w:p>
    <w:p w14:paraId="20BBF406" w14:textId="0B6A897E" w:rsidR="00BA7BB6" w:rsidRPr="00671CEF" w:rsidRDefault="005F1BDA" w:rsidP="00E526DA">
      <w:pPr>
        <w:spacing w:line="360" w:lineRule="auto"/>
        <w:jc w:val="both"/>
        <w:rPr>
          <w:lang w:val="es-ES"/>
        </w:rPr>
      </w:pPr>
      <w:r w:rsidRPr="009B11B6">
        <w:rPr>
          <w:b/>
          <w:bCs/>
          <w:lang w:val="es-ES"/>
        </w:rPr>
        <w:t>Authors</w:t>
      </w:r>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6E445379" w:rsidR="005F1BDA" w:rsidRPr="00BE369B" w:rsidRDefault="005F1BDA" w:rsidP="00E526DA">
      <w:pPr>
        <w:spacing w:line="360" w:lineRule="auto"/>
        <w:jc w:val="both"/>
        <w:rPr>
          <w:b/>
          <w:bCs/>
          <w:lang w:val="en-GB"/>
        </w:rPr>
      </w:pPr>
      <w:r w:rsidRPr="00BE369B">
        <w:rPr>
          <w:b/>
          <w:bCs/>
          <w:lang w:val="en-GB"/>
        </w:rPr>
        <w:t>Affiliations:</w:t>
      </w:r>
    </w:p>
    <w:p w14:paraId="6F4BE856" w14:textId="102E8E34"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33600 Spain.</w:t>
      </w:r>
    </w:p>
    <w:p w14:paraId="2F38CF9B" w14:textId="6A94F187"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 xml:space="preserve">Department of Organismal and </w:t>
      </w:r>
      <w:r w:rsidR="00A504E6">
        <w:rPr>
          <w:rFonts w:eastAsia="Times New Roman" w:cstheme="minorHAnsi"/>
          <w:color w:val="000000"/>
          <w:lang w:val="en-GB" w:eastAsia="ca-ES"/>
        </w:rPr>
        <w:t>S</w:t>
      </w:r>
      <w:r w:rsidR="00C906AB" w:rsidRPr="009D60EF">
        <w:rPr>
          <w:rFonts w:eastAsia="Times New Roman" w:cstheme="minorHAnsi"/>
          <w:color w:val="000000"/>
          <w:lang w:val="en-GB" w:eastAsia="ca-ES"/>
        </w:rPr>
        <w:t>ystems Biology, University of Oviedo</w:t>
      </w:r>
      <w:r w:rsidR="005E6B75" w:rsidRPr="009D60EF">
        <w:rPr>
          <w:rFonts w:eastAsia="Times New Roman" w:cstheme="minorHAnsi"/>
          <w:color w:val="000000"/>
          <w:lang w:val="en-GB" w:eastAsia="ca-ES"/>
        </w:rPr>
        <w:t>, Oviedo, Asturias, 33071 Spain</w:t>
      </w:r>
    </w:p>
    <w:p w14:paraId="50070754" w14:textId="626ABED1"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Scienze della Terra e dell’Ambiente, University of Pavia, </w:t>
      </w:r>
      <w:r w:rsidR="002F10E7" w:rsidRPr="009D60EF">
        <w:rPr>
          <w:lang w:val="es-ES"/>
        </w:rPr>
        <w:t xml:space="preserve">27100 Pavia, </w:t>
      </w:r>
      <w:r w:rsidR="00843B0B" w:rsidRPr="009D60EF">
        <w:rPr>
          <w:lang w:val="es-ES"/>
        </w:rPr>
        <w:t>Italy.</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Servicio Regional de Investigación y Desarrollo Agroalimentario (SERIDA), Carretera AS-267, PK. 19, 33300 - Villaviciosa (Asturias), Spain</w:t>
      </w:r>
    </w:p>
    <w:p w14:paraId="1B3582D6" w14:textId="7058C7EC" w:rsidR="00A612BA" w:rsidRPr="00CD0652" w:rsidRDefault="00A612BA" w:rsidP="00A612BA">
      <w:pPr>
        <w:pStyle w:val="Textoindependiente"/>
        <w:rPr>
          <w:rFonts w:asciiTheme="minorHAnsi" w:hAnsiTheme="minorHAnsi" w:cstheme="minorHAnsi"/>
          <w:sz w:val="22"/>
          <w:szCs w:val="22"/>
          <w:lang w:eastAsia="ca-ES"/>
        </w:rPr>
      </w:pPr>
      <w:r w:rsidRPr="00DD3073">
        <w:rPr>
          <w:rFonts w:asciiTheme="minorHAnsi" w:hAnsiTheme="minorHAnsi" w:cstheme="minorHAnsi"/>
          <w:b/>
          <w:bCs/>
          <w:sz w:val="22"/>
          <w:szCs w:val="22"/>
          <w:lang w:val="es-ES" w:eastAsia="ca-ES"/>
        </w:rPr>
        <w:t>Correspondence</w:t>
      </w:r>
      <w:r w:rsidRPr="009B11B6">
        <w:rPr>
          <w:rFonts w:asciiTheme="minorHAnsi" w:hAnsiTheme="minorHAnsi" w:cstheme="minorHAnsi"/>
          <w:b/>
          <w:bCs/>
          <w:sz w:val="22"/>
          <w:szCs w:val="22"/>
          <w:lang w:val="es-ES" w:eastAsia="ca-ES"/>
        </w:rPr>
        <w:t xml:space="preserv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07994CB4" w:rsidR="00CA4860" w:rsidRPr="00CA4860" w:rsidRDefault="00CA4860" w:rsidP="00A612BA">
      <w:pPr>
        <w:spacing w:after="0" w:line="360" w:lineRule="auto"/>
        <w:rPr>
          <w:rFonts w:eastAsia="Times New Roman" w:cstheme="minorHAnsi"/>
          <w:lang w:val="es-ES"/>
        </w:rPr>
      </w:pPr>
      <w:r>
        <w:rPr>
          <w:lang w:val="es-ES"/>
        </w:rPr>
        <w:t xml:space="preserve">Silvia Baizán.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5E061F5C" w:rsidR="00880C7E" w:rsidRPr="00CC111E" w:rsidRDefault="00880C7E" w:rsidP="00880C7E">
      <w:pPr>
        <w:spacing w:after="0" w:line="360" w:lineRule="auto"/>
        <w:rPr>
          <w:rFonts w:eastAsia="Times New Roman" w:cstheme="minorHAnsi"/>
          <w:lang w:val="es-ES"/>
        </w:rPr>
      </w:pPr>
      <w:r w:rsidRPr="00DD3073">
        <w:rPr>
          <w:rFonts w:eastAsia="Times New Roman" w:cstheme="minorHAnsi"/>
          <w:lang w:val="es-ES"/>
        </w:rPr>
        <w:t>Eduardo Fernández</w:t>
      </w:r>
      <w:r w:rsidR="00CC111E">
        <w:rPr>
          <w:rFonts w:eastAsia="Times New Roman" w:cstheme="minorHAnsi"/>
          <w:lang w:val="es-ES"/>
        </w:rPr>
        <w:t>-</w:t>
      </w:r>
      <w:r w:rsidRPr="00DD3073">
        <w:rPr>
          <w:rFonts w:eastAsia="Times New Roman" w:cstheme="minorHAnsi"/>
          <w:lang w:val="es-ES"/>
        </w:rPr>
        <w:t xml:space="preserve">Pascual. </w:t>
      </w:r>
      <w:hyperlink r:id="rId10" w:history="1">
        <w:r w:rsidRPr="00CC111E">
          <w:rPr>
            <w:rStyle w:val="Hipervnculo"/>
            <w:rFonts w:cstheme="minorHAnsi"/>
            <w:lang w:val="es-ES"/>
          </w:rPr>
          <w:t>https://orcid.org/0000-0002-4743-9577</w:t>
        </w:r>
      </w:hyperlink>
    </w:p>
    <w:p w14:paraId="18C827EB" w14:textId="77777777" w:rsidR="00A612BA" w:rsidRPr="00CC111E" w:rsidRDefault="00A612BA" w:rsidP="00A612BA">
      <w:pPr>
        <w:spacing w:after="0" w:line="360" w:lineRule="auto"/>
        <w:rPr>
          <w:lang w:val="es-ES"/>
        </w:rPr>
      </w:pPr>
      <w:r w:rsidRPr="00CC111E">
        <w:rPr>
          <w:rFonts w:eastAsia="Times New Roman" w:cstheme="minorHAnsi"/>
          <w:lang w:val="es-ES"/>
        </w:rPr>
        <w:t xml:space="preserve">Borja Jiménez-Alfaro. </w:t>
      </w:r>
      <w:hyperlink r:id="rId11" w:history="1">
        <w:r w:rsidRPr="00CC111E">
          <w:rPr>
            <w:rStyle w:val="Hipervnculo"/>
            <w:rFonts w:cstheme="minorHAnsi"/>
            <w:lang w:val="es-ES"/>
          </w:rPr>
          <w:t>https://orcid.org/0000-0001-6601-9597</w:t>
        </w:r>
      </w:hyperlink>
    </w:p>
    <w:p w14:paraId="67424DEA" w14:textId="6C7FF721" w:rsidR="000E5850" w:rsidRPr="00CC111E" w:rsidRDefault="000E5850" w:rsidP="00A612BA">
      <w:pPr>
        <w:spacing w:after="0" w:line="360" w:lineRule="auto"/>
        <w:rPr>
          <w:b/>
          <w:bCs/>
          <w:lang w:val="es-ES"/>
        </w:rPr>
      </w:pPr>
      <w:r w:rsidRPr="00CC111E">
        <w:rPr>
          <w:b/>
          <w:bCs/>
          <w:lang w:val="es-ES"/>
        </w:rPr>
        <w:t>Words count</w:t>
      </w:r>
    </w:p>
    <w:p w14:paraId="3FD00673" w14:textId="3C211A51" w:rsidR="000E5850" w:rsidRPr="00EC6EB0" w:rsidRDefault="00EC6EB0" w:rsidP="00A612BA">
      <w:pPr>
        <w:spacing w:after="0" w:line="360" w:lineRule="auto"/>
        <w:rPr>
          <w:rFonts w:cstheme="minorHAnsi"/>
        </w:rPr>
      </w:pPr>
      <w:r w:rsidRPr="00EC6EB0">
        <w:rPr>
          <w:rFonts w:cstheme="minorHAnsi"/>
        </w:rPr>
        <w:t>Introduction:</w:t>
      </w:r>
      <w:r>
        <w:rPr>
          <w:rFonts w:cstheme="minorHAnsi"/>
        </w:rPr>
        <w:t xml:space="preserve"> 1533</w:t>
      </w:r>
    </w:p>
    <w:p w14:paraId="14B02576" w14:textId="454289EC" w:rsidR="00EC6EB0" w:rsidRPr="00EC6EB0" w:rsidRDefault="00EC6EB0" w:rsidP="00A612BA">
      <w:pPr>
        <w:spacing w:after="0" w:line="360" w:lineRule="auto"/>
        <w:rPr>
          <w:rFonts w:cstheme="minorHAnsi"/>
        </w:rPr>
      </w:pPr>
      <w:r w:rsidRPr="00EC6EB0">
        <w:rPr>
          <w:rFonts w:cstheme="minorHAnsi"/>
        </w:rPr>
        <w:t>Material and methods:</w:t>
      </w:r>
      <w:r>
        <w:rPr>
          <w:rFonts w:cstheme="minorHAnsi"/>
        </w:rPr>
        <w:t xml:space="preserve"> 1788</w:t>
      </w:r>
    </w:p>
    <w:p w14:paraId="272D4A62" w14:textId="1218569B" w:rsidR="00EC6EB0" w:rsidRPr="00EC6EB0" w:rsidRDefault="00EC6EB0" w:rsidP="00A612BA">
      <w:pPr>
        <w:spacing w:after="0" w:line="360" w:lineRule="auto"/>
        <w:rPr>
          <w:rFonts w:cstheme="minorHAnsi"/>
        </w:rPr>
      </w:pPr>
      <w:r w:rsidRPr="00EC6EB0">
        <w:rPr>
          <w:rFonts w:cstheme="minorHAnsi"/>
        </w:rPr>
        <w:t xml:space="preserve">Results: </w:t>
      </w:r>
      <w:r w:rsidR="00DE3A6A">
        <w:rPr>
          <w:rFonts w:cstheme="minorHAnsi"/>
        </w:rPr>
        <w:t>917</w:t>
      </w:r>
    </w:p>
    <w:p w14:paraId="548EFD12" w14:textId="7CCEBC32" w:rsidR="00EC6EB0" w:rsidRDefault="00EC6EB0" w:rsidP="00A612BA">
      <w:pPr>
        <w:spacing w:after="0" w:line="360" w:lineRule="auto"/>
        <w:rPr>
          <w:rFonts w:cstheme="minorHAnsi"/>
        </w:rPr>
      </w:pPr>
      <w:r w:rsidRPr="00EC6EB0">
        <w:rPr>
          <w:rFonts w:cstheme="minorHAnsi"/>
        </w:rPr>
        <w:t>Discussion:</w:t>
      </w:r>
      <w:r w:rsidR="00DE3A6A">
        <w:rPr>
          <w:rFonts w:cstheme="minorHAnsi"/>
        </w:rPr>
        <w:t xml:space="preserve"> 1610</w:t>
      </w:r>
    </w:p>
    <w:p w14:paraId="41A0FCA6" w14:textId="7F5FAF11" w:rsidR="00DE3A6A" w:rsidRDefault="00DE3A6A" w:rsidP="00A612BA">
      <w:pPr>
        <w:spacing w:after="0" w:line="360" w:lineRule="auto"/>
        <w:rPr>
          <w:rFonts w:cstheme="minorHAnsi"/>
        </w:rPr>
      </w:pPr>
      <w:r>
        <w:rPr>
          <w:rFonts w:cstheme="minorHAnsi"/>
        </w:rPr>
        <w:t xml:space="preserve">Number of figures: </w:t>
      </w:r>
      <w:r w:rsidR="0008608B">
        <w:rPr>
          <w:rFonts w:cstheme="minorHAnsi"/>
        </w:rPr>
        <w:t>5 (all in color)</w:t>
      </w:r>
    </w:p>
    <w:p w14:paraId="5696ED84" w14:textId="1DC6720B" w:rsidR="00DE3A6A" w:rsidRDefault="00DE3A6A" w:rsidP="00A612BA">
      <w:pPr>
        <w:spacing w:after="0" w:line="360" w:lineRule="auto"/>
        <w:rPr>
          <w:rFonts w:cstheme="minorHAnsi"/>
        </w:rPr>
      </w:pPr>
      <w:r>
        <w:rPr>
          <w:rFonts w:cstheme="minorHAnsi"/>
        </w:rPr>
        <w:t xml:space="preserve">Numbers of Tables: 1 </w:t>
      </w:r>
    </w:p>
    <w:p w14:paraId="007CDA18" w14:textId="77777777" w:rsidR="00DE3A6A" w:rsidRPr="00DE3A6A" w:rsidRDefault="00DE3A6A" w:rsidP="00DE3A6A">
      <w:pPr>
        <w:spacing w:after="0" w:line="360" w:lineRule="auto"/>
        <w:rPr>
          <w:rFonts w:cstheme="minorHAnsi"/>
          <w:b/>
          <w:bCs/>
        </w:rPr>
      </w:pPr>
      <w:r w:rsidRPr="00DE3A6A">
        <w:rPr>
          <w:rFonts w:cstheme="minorHAnsi"/>
          <w:b/>
          <w:bCs/>
        </w:rPr>
        <w:t>Supporting information (brief legends)</w:t>
      </w:r>
    </w:p>
    <w:p w14:paraId="50C7871C" w14:textId="77777777" w:rsidR="00DE3A6A" w:rsidRPr="00DE3A6A" w:rsidRDefault="00DE3A6A" w:rsidP="00DE3A6A">
      <w:pPr>
        <w:spacing w:after="0" w:line="360" w:lineRule="auto"/>
        <w:rPr>
          <w:rFonts w:cstheme="minorHAnsi"/>
        </w:rPr>
      </w:pPr>
      <w:r w:rsidRPr="00DE3A6A">
        <w:rPr>
          <w:rFonts w:cstheme="minorHAnsi"/>
        </w:rPr>
        <w:t>Figure S1. Regional species pool’s phylogenetic tree</w:t>
      </w:r>
    </w:p>
    <w:p w14:paraId="11972673" w14:textId="77777777" w:rsidR="00DE3A6A" w:rsidRPr="00DE3A6A" w:rsidRDefault="00DE3A6A" w:rsidP="00DE3A6A">
      <w:pPr>
        <w:spacing w:after="0" w:line="360" w:lineRule="auto"/>
        <w:rPr>
          <w:rFonts w:cstheme="minorHAnsi"/>
        </w:rPr>
      </w:pPr>
      <w:r w:rsidRPr="00DE3A6A">
        <w:rPr>
          <w:rFonts w:cstheme="minorHAnsi"/>
        </w:rPr>
        <w:t xml:space="preserve">Figure S2.  Local alpine species pool phylogenetic </w:t>
      </w:r>
      <w:proofErr w:type="gramStart"/>
      <w:r w:rsidRPr="00DE3A6A">
        <w:rPr>
          <w:rFonts w:cstheme="minorHAnsi"/>
        </w:rPr>
        <w:t>tree</w:t>
      </w:r>
      <w:proofErr w:type="gramEnd"/>
    </w:p>
    <w:p w14:paraId="6EAAD095" w14:textId="77777777" w:rsidR="00DE3A6A" w:rsidRPr="00DE3A6A" w:rsidRDefault="00DE3A6A" w:rsidP="00DE3A6A">
      <w:pPr>
        <w:spacing w:after="0" w:line="360" w:lineRule="auto"/>
        <w:rPr>
          <w:rFonts w:cstheme="minorHAnsi"/>
        </w:rPr>
      </w:pPr>
      <w:r w:rsidRPr="00DE3A6A">
        <w:rPr>
          <w:rFonts w:cstheme="minorHAnsi"/>
        </w:rPr>
        <w:t>Table S1. Fatty acids Methyl Ester (FAME) list</w:t>
      </w:r>
    </w:p>
    <w:p w14:paraId="2A10D6EC" w14:textId="77777777" w:rsidR="00DE3A6A" w:rsidRPr="00DE3A6A" w:rsidRDefault="00DE3A6A" w:rsidP="00DE3A6A">
      <w:pPr>
        <w:spacing w:after="0" w:line="360" w:lineRule="auto"/>
        <w:rPr>
          <w:rFonts w:cstheme="minorHAnsi"/>
        </w:rPr>
      </w:pPr>
      <w:r w:rsidRPr="00DE3A6A">
        <w:rPr>
          <w:rFonts w:cstheme="minorHAnsi"/>
        </w:rPr>
        <w:t xml:space="preserve">Table S2. Fatty acid </w:t>
      </w:r>
      <w:proofErr w:type="gramStart"/>
      <w:r w:rsidRPr="00DE3A6A">
        <w:rPr>
          <w:rFonts w:cstheme="minorHAnsi"/>
        </w:rPr>
        <w:t>types</w:t>
      </w:r>
      <w:proofErr w:type="gramEnd"/>
      <w:r w:rsidRPr="00DE3A6A">
        <w:rPr>
          <w:rFonts w:cstheme="minorHAnsi"/>
        </w:rPr>
        <w:t xml:space="preserve"> descriptive statistics summary</w:t>
      </w:r>
    </w:p>
    <w:p w14:paraId="6311D9B3" w14:textId="77777777" w:rsidR="00DE3A6A" w:rsidRPr="00DE3A6A" w:rsidRDefault="00DE3A6A" w:rsidP="00DE3A6A">
      <w:pPr>
        <w:spacing w:after="0" w:line="360" w:lineRule="auto"/>
        <w:rPr>
          <w:rFonts w:cstheme="minorHAnsi"/>
        </w:rPr>
      </w:pPr>
      <w:r w:rsidRPr="00DE3A6A">
        <w:rPr>
          <w:rFonts w:cstheme="minorHAnsi"/>
        </w:rPr>
        <w:t>Table S3. Optimal temperatures for species germination</w:t>
      </w:r>
    </w:p>
    <w:p w14:paraId="3ED98A2F" w14:textId="77777777" w:rsidR="00DE3A6A" w:rsidRPr="00DE3A6A" w:rsidRDefault="00DE3A6A" w:rsidP="00DE3A6A">
      <w:pPr>
        <w:spacing w:after="0" w:line="360" w:lineRule="auto"/>
        <w:rPr>
          <w:rFonts w:cstheme="minorHAnsi"/>
        </w:rPr>
      </w:pPr>
      <w:r w:rsidRPr="00DE3A6A">
        <w:rPr>
          <w:rFonts w:cstheme="minorHAnsi"/>
        </w:rPr>
        <w:t>Table S4. Oil data PCA detailed results</w:t>
      </w:r>
    </w:p>
    <w:p w14:paraId="3A9704F7" w14:textId="77777777" w:rsidR="00DE3A6A" w:rsidRPr="00DE3A6A" w:rsidRDefault="00DE3A6A" w:rsidP="00DE3A6A">
      <w:pPr>
        <w:spacing w:after="0" w:line="360" w:lineRule="auto"/>
        <w:rPr>
          <w:rFonts w:cstheme="minorHAnsi"/>
        </w:rPr>
      </w:pPr>
      <w:r w:rsidRPr="00DE3A6A">
        <w:rPr>
          <w:rFonts w:cstheme="minorHAnsi"/>
        </w:rPr>
        <w:t>Table S5. MCMC models fixed effects results</w:t>
      </w:r>
    </w:p>
    <w:p w14:paraId="71947E58" w14:textId="4EA6540B" w:rsidR="00DE3A6A" w:rsidRDefault="00DE3A6A" w:rsidP="00DE3A6A">
      <w:pPr>
        <w:spacing w:after="0" w:line="360" w:lineRule="auto"/>
        <w:rPr>
          <w:rFonts w:cstheme="minorHAnsi"/>
        </w:rPr>
      </w:pPr>
      <w:r w:rsidRPr="00DE3A6A">
        <w:rPr>
          <w:rFonts w:cstheme="minorHAnsi"/>
        </w:rPr>
        <w:lastRenderedPageBreak/>
        <w:t>Table S6. MCMC models random factors results</w:t>
      </w:r>
    </w:p>
    <w:p w14:paraId="189CC2CA" w14:textId="77777777" w:rsidR="00965E01" w:rsidRPr="00E0513A" w:rsidRDefault="00965E01" w:rsidP="00965E01">
      <w:pPr>
        <w:spacing w:line="360" w:lineRule="auto"/>
        <w:jc w:val="both"/>
        <w:rPr>
          <w:b/>
          <w:bCs/>
          <w:lang w:val="es-ES"/>
        </w:rPr>
      </w:pPr>
      <w:r w:rsidRPr="00E0513A">
        <w:rPr>
          <w:b/>
          <w:bCs/>
          <w:lang w:val="es-ES"/>
        </w:rPr>
        <w:t>Funding</w:t>
      </w:r>
    </w:p>
    <w:p w14:paraId="50E98E6E" w14:textId="77777777" w:rsidR="00965E01" w:rsidRDefault="00965E01" w:rsidP="00965E01">
      <w:pPr>
        <w:rPr>
          <w:lang w:val="es-ES"/>
        </w:rPr>
      </w:pPr>
      <w:r w:rsidRPr="0005760D">
        <w:rPr>
          <w:lang w:val="es-ES"/>
        </w:rPr>
        <w:t>Agencia Española de In</w:t>
      </w:r>
      <w:r>
        <w:rPr>
          <w:lang w:val="es-ES"/>
        </w:rPr>
        <w:t xml:space="preserve">vestigación - </w:t>
      </w:r>
      <w:r w:rsidRPr="0005760D">
        <w:rPr>
          <w:lang w:val="es-ES"/>
        </w:rPr>
        <w:t>Spanish Research Agency (AEI/10.13039/501100011033)</w:t>
      </w:r>
    </w:p>
    <w:p w14:paraId="2B0A0401" w14:textId="77777777" w:rsidR="00965E01" w:rsidRPr="00E0513A" w:rsidRDefault="00965E01" w:rsidP="00965E01">
      <w:pPr>
        <w:rPr>
          <w:lang w:val="es-ES" w:eastAsia="ca-ES"/>
        </w:rPr>
      </w:pPr>
      <w:r>
        <w:rPr>
          <w:lang w:val="es-ES"/>
        </w:rPr>
        <w:t>Ayuntamiento de Gijón/Xixón (</w:t>
      </w:r>
      <w:r w:rsidRPr="00E0513A">
        <w:rPr>
          <w:lang w:val="es-ES" w:eastAsia="ca-ES"/>
        </w:rPr>
        <w:t>SV-23-GIJON-JBA)</w:t>
      </w:r>
    </w:p>
    <w:p w14:paraId="3A485F5F" w14:textId="04906885" w:rsidR="00965E01" w:rsidRPr="0005760D" w:rsidRDefault="00965E01" w:rsidP="00965E01">
      <w:pPr>
        <w:rPr>
          <w:lang w:val="es-ES"/>
        </w:rPr>
      </w:pPr>
      <w:r>
        <w:rPr>
          <w:lang w:val="es-ES" w:eastAsia="ca-ES"/>
        </w:rPr>
        <w:t>G</w:t>
      </w:r>
      <w:r w:rsidRPr="007A0B01">
        <w:rPr>
          <w:lang w:val="es-ES" w:eastAsia="ca-ES"/>
        </w:rPr>
        <w:t>rant “Laboratorio de Ve</w:t>
      </w:r>
      <w:r>
        <w:rPr>
          <w:lang w:val="es-ES" w:eastAsia="ca-ES"/>
        </w:rPr>
        <w:t>getación y Biodiversidad” (IDE/2024/000720, Principality of Asturias-Sekuens-EU-FEDER).</w:t>
      </w:r>
    </w:p>
    <w:p w14:paraId="057FA485" w14:textId="77777777" w:rsidR="00965E01" w:rsidRPr="00E0513A" w:rsidRDefault="00965E01" w:rsidP="00965E01">
      <w:pPr>
        <w:rPr>
          <w:b/>
          <w:bCs/>
        </w:rPr>
      </w:pPr>
      <w:r w:rsidRPr="00E0513A">
        <w:rPr>
          <w:b/>
          <w:bCs/>
        </w:rPr>
        <w:t>Data availability statement</w:t>
      </w:r>
    </w:p>
    <w:p w14:paraId="0CD7301A" w14:textId="7930DC71" w:rsidR="00965E01" w:rsidRDefault="00965E01" w:rsidP="00965E01">
      <w:pPr>
        <w:spacing w:line="360" w:lineRule="auto"/>
        <w:rPr>
          <w:lang w:val="en-GB"/>
        </w:rPr>
      </w:pPr>
      <w:r w:rsidRPr="00927584">
        <w:t>Raw data and R script for a</w:t>
      </w:r>
      <w:r>
        <w:t xml:space="preserve">nalysis are available in GitHub, once the manuscript is accepted </w:t>
      </w:r>
      <w:r w:rsidR="00CD3700">
        <w:t xml:space="preserve">the </w:t>
      </w:r>
      <w:r>
        <w:t>Git</w:t>
      </w:r>
      <w:r w:rsidR="00D97ECA">
        <w:t>H</w:t>
      </w:r>
      <w:r>
        <w:t>ub repository will be public and stored in Zenodo.</w:t>
      </w:r>
    </w:p>
    <w:p w14:paraId="4723F571" w14:textId="3CA1D59E" w:rsidR="00965E01" w:rsidRPr="00965E01" w:rsidRDefault="00965E01" w:rsidP="00965E01">
      <w:pPr>
        <w:spacing w:line="360" w:lineRule="auto"/>
        <w:rPr>
          <w:rFonts w:eastAsia="Times New Roman" w:cstheme="minorHAnsi"/>
          <w:b/>
          <w:bCs/>
        </w:rPr>
      </w:pPr>
      <w:bookmarkStart w:id="0" w:name="_Hlk189483296"/>
      <w:r w:rsidRPr="00B55E4D">
        <w:rPr>
          <w:rFonts w:eastAsia="Times New Roman" w:cstheme="minorHAnsi"/>
          <w:b/>
          <w:bCs/>
        </w:rPr>
        <w:t>Competing interests</w:t>
      </w:r>
      <w:r>
        <w:rPr>
          <w:rFonts w:eastAsia="Times New Roman" w:cstheme="minorHAnsi"/>
          <w:b/>
          <w:bCs/>
        </w:rPr>
        <w:t xml:space="preserve">: </w:t>
      </w:r>
      <w:r w:rsidRPr="00B55E4D">
        <w:rPr>
          <w:rFonts w:eastAsia="Times New Roman" w:cstheme="minorHAnsi"/>
        </w:rPr>
        <w:t>None declared</w:t>
      </w:r>
      <w:bookmarkEnd w:id="0"/>
    </w:p>
    <w:p w14:paraId="6C8DD8AA" w14:textId="77777777" w:rsidR="00BE77D7" w:rsidRPr="00880C7E" w:rsidRDefault="00BE77D7" w:rsidP="00880C7E">
      <w:pPr>
        <w:rPr>
          <w:b/>
          <w:bCs/>
          <w:lang w:val="en-GB"/>
        </w:rPr>
      </w:pPr>
      <w:r w:rsidRPr="00880C7E">
        <w:rPr>
          <w:b/>
          <w:bCs/>
          <w:lang w:val="en-GB"/>
        </w:rPr>
        <w:t>Acknowledgements</w:t>
      </w:r>
    </w:p>
    <w:p w14:paraId="18BDD6B0" w14:textId="375665F4" w:rsidR="00BE77D7" w:rsidRDefault="00BE77D7" w:rsidP="00BE77D7">
      <w:pPr>
        <w:spacing w:line="360" w:lineRule="auto"/>
        <w:jc w:val="both"/>
        <w:rPr>
          <w:lang w:val="en-GB" w:eastAsia="ca-ES"/>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r w:rsidR="000568F7" w:rsidRPr="00645965">
        <w:rPr>
          <w:lang w:val="en-GB"/>
        </w:rPr>
        <w:t xml:space="preserve">Ayudas para Contratos Predoctorales para la Formación de Doctores del Ministerio de Ciencia e Innovación (FPI: </w:t>
      </w:r>
      <w:r w:rsidRPr="00645965">
        <w:rPr>
          <w:lang w:val="en-GB"/>
        </w:rPr>
        <w:t>MCI-21-PRE2020-092874</w:t>
      </w:r>
      <w:r w:rsidR="000568F7" w:rsidRPr="00645965">
        <w:rPr>
          <w:lang w:val="en-GB"/>
        </w:rPr>
        <w:t>)</w:t>
      </w:r>
      <w:r w:rsidR="00654260" w:rsidRPr="00645965">
        <w:rPr>
          <w:lang w:val="en-GB" w:eastAsia="ca-ES"/>
        </w:rPr>
        <w:t>; Ayuntamiento de Gijón/Xixón - Jardín Botánico Atlántico (</w:t>
      </w:r>
      <w:r w:rsidRPr="00645965">
        <w:rPr>
          <w:lang w:val="en-GB" w:eastAsia="ca-ES"/>
        </w:rPr>
        <w:t>SV-23-GIJON-JBA</w:t>
      </w:r>
      <w:r w:rsidR="00654260" w:rsidRPr="00645965">
        <w:rPr>
          <w:lang w:val="en-GB" w:eastAsia="ca-ES"/>
        </w:rPr>
        <w:t xml:space="preserve">) and </w:t>
      </w:r>
      <w:r w:rsidR="007A0B01" w:rsidRPr="00645965">
        <w:rPr>
          <w:lang w:val="en-GB" w:eastAsia="ca-ES"/>
        </w:rPr>
        <w:t>the grant “Laboratorio de Vegetación y Biodiversidad” (IDE/2024/000720</w:t>
      </w:r>
      <w:r w:rsidR="008B11BE" w:rsidRPr="00645965">
        <w:rPr>
          <w:lang w:val="en-GB" w:eastAsia="ca-ES"/>
        </w:rPr>
        <w:t>, Principality of Asturias-Sekuens-EU-FEDER).</w:t>
      </w:r>
    </w:p>
    <w:p w14:paraId="7C953A44" w14:textId="77777777" w:rsidR="006F2A74" w:rsidRPr="0050677C" w:rsidRDefault="006F2A74" w:rsidP="006F2A74">
      <w:pPr>
        <w:rPr>
          <w:b/>
          <w:bCs/>
          <w:lang w:val="es-ES"/>
        </w:rPr>
      </w:pPr>
      <w:r w:rsidRPr="0050677C">
        <w:rPr>
          <w:b/>
          <w:bCs/>
          <w:lang w:val="es-ES"/>
        </w:rPr>
        <w:t>Author contributions</w:t>
      </w:r>
    </w:p>
    <w:p w14:paraId="1319954C" w14:textId="4F224826" w:rsidR="006F2A74" w:rsidRPr="006F2A74" w:rsidRDefault="006F2A74" w:rsidP="006F2A74">
      <w:pPr>
        <w:spacing w:line="360" w:lineRule="auto"/>
        <w:rPr>
          <w:rFonts w:eastAsia="Times New Roman" w:cstheme="minorHAnsi"/>
          <w:lang w:val="es-ES"/>
        </w:rPr>
      </w:pPr>
      <w:r w:rsidRPr="003215E8">
        <w:rPr>
          <w:lang w:val="es-ES"/>
        </w:rPr>
        <w:t xml:space="preserve">Conceptualization: </w:t>
      </w:r>
      <w:r w:rsidRPr="003215E8">
        <w:rPr>
          <w:rFonts w:eastAsia="Times New Roman" w:cstheme="minorHAnsi"/>
          <w:lang w:val="es-ES"/>
        </w:rPr>
        <w:t>Clara Espinosa del Alba</w:t>
      </w:r>
      <w:r w:rsidRPr="003215E8">
        <w:rPr>
          <w:lang w:val="es-ES"/>
        </w:rPr>
        <w:t xml:space="preserve">, </w:t>
      </w:r>
      <w:r w:rsidRPr="003215E8">
        <w:rPr>
          <w:rFonts w:eastAsia="Times New Roman" w:cstheme="minorHAnsi"/>
          <w:lang w:val="es-ES"/>
        </w:rPr>
        <w:t>Borja Jiménez-Alfaro</w:t>
      </w:r>
      <w:r w:rsidRPr="003215E8">
        <w:rPr>
          <w:lang w:val="es-ES"/>
        </w:rPr>
        <w:t xml:space="preserve">; Investigation: </w:t>
      </w:r>
      <w:r w:rsidRPr="003215E8">
        <w:rPr>
          <w:rFonts w:eastAsia="Times New Roman" w:cstheme="minorHAnsi"/>
          <w:lang w:val="es-ES"/>
        </w:rPr>
        <w:t>Clara Espinosa del Alba</w:t>
      </w:r>
      <w:r w:rsidRPr="003215E8">
        <w:rPr>
          <w:lang w:val="es-ES"/>
        </w:rPr>
        <w:t>, S</w:t>
      </w:r>
      <w:r>
        <w:rPr>
          <w:lang w:val="es-ES"/>
        </w:rPr>
        <w:t>ilvia Baizán</w:t>
      </w:r>
      <w:r w:rsidRPr="003215E8">
        <w:rPr>
          <w:lang w:val="es-ES"/>
        </w:rPr>
        <w:t xml:space="preserve">, </w:t>
      </w:r>
      <w:r>
        <w:rPr>
          <w:rFonts w:eastAsia="Times New Roman" w:cstheme="minorHAnsi"/>
          <w:lang w:val="es-ES"/>
        </w:rPr>
        <w:t>Andrea Mondoni</w:t>
      </w:r>
      <w:r w:rsidRPr="003215E8">
        <w:rPr>
          <w:lang w:val="es-ES"/>
        </w:rPr>
        <w:t xml:space="preserve">; Formal Analysis: </w:t>
      </w:r>
      <w:r w:rsidRPr="003215E8">
        <w:rPr>
          <w:rFonts w:eastAsia="Times New Roman" w:cstheme="minorHAnsi"/>
          <w:lang w:val="es-ES"/>
        </w:rPr>
        <w:t>Clara Espinosa del Alba</w:t>
      </w:r>
      <w:r>
        <w:rPr>
          <w:rFonts w:eastAsia="Times New Roman" w:cstheme="minorHAnsi"/>
          <w:lang w:val="es-ES"/>
        </w:rPr>
        <w:t>, Andrea Mondoni</w:t>
      </w:r>
      <w:r w:rsidRPr="003215E8">
        <w:rPr>
          <w:lang w:val="es-ES"/>
        </w:rPr>
        <w:t xml:space="preserve">; Writing – original draft: </w:t>
      </w:r>
      <w:r w:rsidRPr="003215E8">
        <w:rPr>
          <w:rFonts w:eastAsia="Times New Roman" w:cstheme="minorHAnsi"/>
          <w:lang w:val="es-ES"/>
        </w:rPr>
        <w:t xml:space="preserve">Clara Espinosa del Alba; </w:t>
      </w:r>
      <w:r w:rsidRPr="003215E8">
        <w:rPr>
          <w:lang w:val="es-ES"/>
        </w:rPr>
        <w:t xml:space="preserve">Writing – Review &amp; Editing: all authors; Supervision: </w:t>
      </w:r>
      <w:r w:rsidRPr="003215E8">
        <w:rPr>
          <w:rFonts w:eastAsia="Times New Roman" w:cstheme="minorHAnsi"/>
          <w:lang w:val="es-ES"/>
        </w:rPr>
        <w:t xml:space="preserve">Borja Jiménez-Alfaro, </w:t>
      </w:r>
      <w:r w:rsidRPr="00DD3073">
        <w:rPr>
          <w:rFonts w:eastAsia="Times New Roman" w:cstheme="minorHAnsi"/>
          <w:lang w:val="es-ES"/>
        </w:rPr>
        <w:t>Eduardo Fernández</w:t>
      </w:r>
      <w:r w:rsidR="00D97ECA">
        <w:rPr>
          <w:rFonts w:eastAsia="Times New Roman" w:cstheme="minorHAnsi"/>
          <w:lang w:val="es-ES"/>
        </w:rPr>
        <w:t>-</w:t>
      </w:r>
      <w:r w:rsidRPr="00DD3073">
        <w:rPr>
          <w:rFonts w:eastAsia="Times New Roman" w:cstheme="minorHAnsi"/>
          <w:lang w:val="es-ES"/>
        </w:rPr>
        <w:t>Pascual</w:t>
      </w:r>
      <w:r w:rsidRPr="003215E8">
        <w:rPr>
          <w:lang w:val="es-ES"/>
        </w:rPr>
        <w:t xml:space="preserve">, </w:t>
      </w:r>
      <w:r>
        <w:rPr>
          <w:rFonts w:eastAsia="Times New Roman" w:cstheme="minorHAnsi"/>
          <w:lang w:val="es-ES"/>
        </w:rPr>
        <w:t>Andrea Mondoni</w:t>
      </w:r>
      <w:r w:rsidRPr="003215E8">
        <w:rPr>
          <w:lang w:val="es-ES"/>
        </w:rPr>
        <w:t xml:space="preserve">; Funding acquisition: </w:t>
      </w:r>
      <w:r w:rsidRPr="003215E8">
        <w:rPr>
          <w:rFonts w:eastAsia="Times New Roman" w:cstheme="minorHAnsi"/>
          <w:lang w:val="es-ES"/>
        </w:rPr>
        <w:t>Borja Jiménez-Alfaro.</w:t>
      </w:r>
    </w:p>
    <w:p w14:paraId="268B3A20" w14:textId="7B0AC722" w:rsidR="002F10E7" w:rsidRDefault="007B11A4" w:rsidP="00E526DA">
      <w:pPr>
        <w:pStyle w:val="Ttulo2"/>
        <w:spacing w:line="360" w:lineRule="auto"/>
        <w:jc w:val="both"/>
        <w:rPr>
          <w:lang w:val="en-GB"/>
        </w:rPr>
      </w:pPr>
      <w:r>
        <w:rPr>
          <w:lang w:val="en-GB"/>
        </w:rPr>
        <w:t>Summary</w:t>
      </w:r>
      <w:r w:rsidR="00066780">
        <w:rPr>
          <w:lang w:val="en-GB"/>
        </w:rPr>
        <w:t xml:space="preserve"> (New shortened version of 200 words)</w:t>
      </w:r>
    </w:p>
    <w:p w14:paraId="078A6F5E" w14:textId="13D7B1C8"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w:t>
      </w:r>
      <w:r w:rsidR="002F0DAC">
        <w:rPr>
          <w:lang w:val="en-GB"/>
        </w:rPr>
        <w:t>multiple</w:t>
      </w:r>
      <w:r w:rsidR="00BC5805">
        <w:rPr>
          <w:lang w:val="en-GB"/>
        </w:rPr>
        <w:t xml:space="preserve"> biological </w:t>
      </w:r>
      <w:r w:rsidR="006866FB">
        <w:rPr>
          <w:lang w:val="en-GB"/>
        </w:rPr>
        <w:t>functions</w:t>
      </w:r>
      <w:r w:rsidR="002B3FCD">
        <w:rPr>
          <w:lang w:val="en-GB"/>
        </w:rPr>
        <w:t xml:space="preserve"> that i</w:t>
      </w:r>
      <w:r w:rsidR="00717539">
        <w:rPr>
          <w:lang w:val="en-GB"/>
        </w:rPr>
        <w:t>mpact</w:t>
      </w:r>
      <w:r w:rsidR="002B3FCD">
        <w:rPr>
          <w:lang w:val="en-GB"/>
        </w:rPr>
        <w:t xml:space="preserve"> plant fitness.</w:t>
      </w:r>
      <w:r w:rsidR="00A01B26">
        <w:rPr>
          <w:lang w:val="en-GB"/>
        </w:rPr>
        <w:t xml:space="preserve"> </w:t>
      </w:r>
      <w:r w:rsidR="00544439">
        <w:rPr>
          <w:lang w:val="en-GB"/>
        </w:rPr>
        <w:t>Seed</w:t>
      </w:r>
      <w:r w:rsidR="008F70A4">
        <w:rPr>
          <w:lang w:val="en-GB"/>
        </w:rPr>
        <w:t xml:space="preserve"> oil </w:t>
      </w:r>
      <w:r w:rsidR="005F0D06">
        <w:rPr>
          <w:lang w:val="en-GB"/>
        </w:rPr>
        <w:t>can be</w:t>
      </w:r>
      <w:r w:rsidR="008F70A4">
        <w:rPr>
          <w:lang w:val="en-GB"/>
        </w:rPr>
        <w:t xml:space="preserve"> considered an adaptive trait</w:t>
      </w:r>
      <w:r w:rsidR="008D64E4">
        <w:rPr>
          <w:lang w:val="en-GB"/>
        </w:rPr>
        <w:t>, exhibiting</w:t>
      </w:r>
      <w:r w:rsidR="000D29D9">
        <w:rPr>
          <w:lang w:val="en-GB"/>
        </w:rPr>
        <w:t xml:space="preserve"> </w:t>
      </w:r>
      <w:r w:rsidR="00764EB7">
        <w:rPr>
          <w:lang w:val="en-GB"/>
        </w:rPr>
        <w:t>potential</w:t>
      </w:r>
      <w:r w:rsidR="008117AF">
        <w:rPr>
          <w:lang w:val="en-GB"/>
        </w:rPr>
        <w:t xml:space="preserve"> trade-offs </w:t>
      </w:r>
      <w:r w:rsidR="008D64E4">
        <w:rPr>
          <w:lang w:val="en-GB"/>
        </w:rPr>
        <w:t>with</w:t>
      </w:r>
      <w:r w:rsidR="008117AF">
        <w:rPr>
          <w:lang w:val="en-GB"/>
        </w:rPr>
        <w:t xml:space="preserve"> other </w:t>
      </w:r>
      <w:r w:rsidR="00764EB7">
        <w:rPr>
          <w:lang w:val="en-GB"/>
        </w:rPr>
        <w:t>seed</w:t>
      </w:r>
      <w:r w:rsidR="008117AF">
        <w:rPr>
          <w:lang w:val="en-GB"/>
        </w:rPr>
        <w:t xml:space="preserve"> traits</w:t>
      </w:r>
      <w:r w:rsidR="008D64E4">
        <w:rPr>
          <w:lang w:val="en-GB"/>
        </w:rPr>
        <w:t xml:space="preserve">. It also </w:t>
      </w:r>
      <w:r w:rsidR="003225B7">
        <w:rPr>
          <w:lang w:val="en-GB"/>
        </w:rPr>
        <w:t xml:space="preserve">varies across life forms and </w:t>
      </w:r>
      <w:r w:rsidR="008D64E4">
        <w:rPr>
          <w:lang w:val="en-GB"/>
        </w:rPr>
        <w:t>follows</w:t>
      </w:r>
      <w:r w:rsidR="00C03FF9">
        <w:rPr>
          <w:lang w:val="en-GB"/>
        </w:rPr>
        <w:t xml:space="preserve"> </w:t>
      </w:r>
      <w:r w:rsidR="009C12CE">
        <w:rPr>
          <w:lang w:val="en-GB"/>
        </w:rPr>
        <w:t>latitudinal patterns</w:t>
      </w:r>
      <w:r w:rsidR="00D76293">
        <w:rPr>
          <w:lang w:val="en-GB"/>
        </w:rPr>
        <w:t>.</w:t>
      </w:r>
      <w:r w:rsidR="00BC3E99">
        <w:rPr>
          <w:lang w:val="en-GB"/>
        </w:rPr>
        <w:t xml:space="preserve"> Additionally, seed oil composition</w:t>
      </w:r>
      <w:r w:rsidR="000A650D">
        <w:rPr>
          <w:lang w:val="en-GB"/>
        </w:rPr>
        <w:t xml:space="preserve"> -</w:t>
      </w:r>
      <w:r w:rsidR="00BC3E99">
        <w:rPr>
          <w:lang w:val="en-GB"/>
        </w:rPr>
        <w:t xml:space="preserve"> namely the relative proportions of saturated and </w:t>
      </w:r>
      <w:r w:rsidR="00E85613">
        <w:rPr>
          <w:lang w:val="en-GB"/>
        </w:rPr>
        <w:t>unsaturated</w:t>
      </w:r>
      <w:r w:rsidR="00BC3E99">
        <w:rPr>
          <w:lang w:val="en-GB"/>
        </w:rPr>
        <w:t xml:space="preserve"> fatty acids</w:t>
      </w:r>
      <w:r w:rsidR="000A650D">
        <w:rPr>
          <w:lang w:val="en-GB"/>
        </w:rPr>
        <w:t xml:space="preserve"> -</w:t>
      </w:r>
      <w:r w:rsidR="00BC3E99">
        <w:rPr>
          <w:lang w:val="en-GB"/>
        </w:rPr>
        <w:t xml:space="preserve"> </w:t>
      </w:r>
      <w:r w:rsidR="00544439">
        <w:rPr>
          <w:lang w:val="en-GB"/>
        </w:rPr>
        <w:t>has been proposed as a</w:t>
      </w:r>
      <w:r w:rsidR="00E85613">
        <w:rPr>
          <w:lang w:val="en-GB"/>
        </w:rPr>
        <w:t xml:space="preserve"> key </w:t>
      </w:r>
      <w:r w:rsidR="000A650D">
        <w:rPr>
          <w:lang w:val="en-GB"/>
        </w:rPr>
        <w:t>factor in shaping</w:t>
      </w:r>
      <w:r w:rsidR="009079ED">
        <w:rPr>
          <w:lang w:val="en-GB"/>
        </w:rPr>
        <w:t xml:space="preserve"> </w:t>
      </w:r>
      <w:r w:rsidR="00E85613">
        <w:rPr>
          <w:lang w:val="en-GB"/>
        </w:rPr>
        <w:t>micro</w:t>
      </w:r>
      <w:r w:rsidR="006C4AA1">
        <w:rPr>
          <w:lang w:val="en-GB"/>
        </w:rPr>
        <w:t>-</w:t>
      </w:r>
      <w:r w:rsidR="00E85613">
        <w:rPr>
          <w:lang w:val="en-GB"/>
        </w:rPr>
        <w:t xml:space="preserve"> and </w:t>
      </w:r>
      <w:r w:rsidR="00E85613">
        <w:rPr>
          <w:lang w:val="en-GB"/>
        </w:rPr>
        <w:lastRenderedPageBreak/>
        <w:t>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w:t>
      </w:r>
      <w:r w:rsidR="00C623C8">
        <w:rPr>
          <w:lang w:val="en-GB"/>
        </w:rPr>
        <w:t xml:space="preserve">oil data </w:t>
      </w:r>
      <w:r w:rsidR="00105A03">
        <w:rPr>
          <w:lang w:val="en-GB"/>
        </w:rPr>
        <w:t xml:space="preserve">availability for wild species is </w:t>
      </w:r>
      <w:r w:rsidR="00D232B0">
        <w:rPr>
          <w:lang w:val="en-GB"/>
        </w:rPr>
        <w:t>scarce</w:t>
      </w:r>
      <w:r w:rsidR="00544439">
        <w:rPr>
          <w:lang w:val="en-GB"/>
        </w:rPr>
        <w:t>, and 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w:t>
      </w:r>
      <w:r w:rsidR="00A74E6D">
        <w:rPr>
          <w:lang w:val="en-GB"/>
        </w:rPr>
        <w:t>correlat</w:t>
      </w:r>
      <w:r w:rsidR="00E27F18">
        <w:rPr>
          <w:lang w:val="en-GB"/>
        </w:rPr>
        <w:t>ions</w:t>
      </w:r>
      <w:r w:rsidR="00A74E6D">
        <w:rPr>
          <w:lang w:val="en-GB"/>
        </w:rPr>
        <w:t xml:space="preserve"> </w:t>
      </w:r>
      <w:r w:rsidR="00E27E8D">
        <w:rPr>
          <w:lang w:val="en-GB"/>
        </w:rPr>
        <w:t xml:space="preserve">and ecological </w:t>
      </w:r>
      <w:r w:rsidR="00A74E6D">
        <w:rPr>
          <w:lang w:val="en-GB"/>
        </w:rPr>
        <w:t>drivers</w:t>
      </w:r>
      <w:r w:rsidR="00A209B8">
        <w:rPr>
          <w:lang w:val="en-GB"/>
        </w:rPr>
        <w:t xml:space="preserve"> of </w:t>
      </w:r>
      <w:r w:rsidR="00DE476C">
        <w:rPr>
          <w:lang w:val="en-GB"/>
        </w:rPr>
        <w:t>seed oil content and composition</w:t>
      </w:r>
      <w:r w:rsidR="00715D29">
        <w:rPr>
          <w:lang w:val="en-GB"/>
        </w:rPr>
        <w:t>.</w:t>
      </w:r>
    </w:p>
    <w:p w14:paraId="7DBA0FBB" w14:textId="77777777" w:rsidR="00414D3C" w:rsidRDefault="00E85E9A" w:rsidP="00E526DA">
      <w:pPr>
        <w:spacing w:line="360" w:lineRule="auto"/>
        <w:jc w:val="both"/>
        <w:rPr>
          <w:lang w:val="en-GB"/>
        </w:rPr>
      </w:pPr>
      <w:r>
        <w:rPr>
          <w:lang w:val="en-GB"/>
        </w:rPr>
        <w:t>Th</w:t>
      </w:r>
      <w:r w:rsidR="00540CBD">
        <w:rPr>
          <w:lang w:val="en-GB"/>
        </w:rPr>
        <w:t xml:space="preserve">e </w:t>
      </w:r>
      <w:r w:rsidR="00B40CEF">
        <w:rPr>
          <w:lang w:val="en-GB"/>
        </w:rPr>
        <w:t xml:space="preserve">study aims to explore these relationships with a unique data set of 47 </w:t>
      </w:r>
      <w:r w:rsidR="00544439">
        <w:rPr>
          <w:lang w:val="en-GB"/>
        </w:rPr>
        <w:t xml:space="preserve">European </w:t>
      </w:r>
      <w:r w:rsidR="00B40CEF">
        <w:rPr>
          <w:lang w:val="en-GB"/>
        </w:rPr>
        <w:t xml:space="preserve">alpine species </w:t>
      </w:r>
      <w:r w:rsidR="00544439">
        <w:rPr>
          <w:lang w:val="en-GB"/>
        </w:rPr>
        <w:t xml:space="preserve">co-occurring in </w:t>
      </w:r>
      <w:r w:rsidR="00B40CEF">
        <w:rPr>
          <w:lang w:val="en-GB"/>
        </w:rPr>
        <w:t xml:space="preserve">the Cantabrian Mountains (NW Spain) across altitudinal and </w:t>
      </w:r>
      <w:r w:rsidR="00370D3F">
        <w:rPr>
          <w:lang w:val="en-GB"/>
        </w:rPr>
        <w:t>micro</w:t>
      </w:r>
      <w:r w:rsidR="00544439">
        <w:rPr>
          <w:lang w:val="en-GB"/>
        </w:rPr>
        <w:t>topographical</w:t>
      </w:r>
      <w:r w:rsidR="00B40CEF">
        <w:rPr>
          <w:lang w:val="en-GB"/>
        </w:rPr>
        <w:t xml:space="preserve"> gradients. Seed oil content and composition analyses were conducted with fresh seeds collected </w:t>
      </w:r>
      <w:r w:rsidR="00544439">
        <w:rPr>
          <w:lang w:val="en-GB"/>
        </w:rPr>
        <w:t>in natural communities</w:t>
      </w:r>
      <w:r w:rsidR="00B40CEF">
        <w:rPr>
          <w:lang w:val="en-GB"/>
        </w:rPr>
        <w:t xml:space="preserve">, successfully detecting 26 fatty </w:t>
      </w:r>
      <w:r w:rsidR="00CC2CA1">
        <w:rPr>
          <w:lang w:val="en-GB"/>
        </w:rPr>
        <w:t>acid</w:t>
      </w:r>
      <w:r w:rsidR="007667AF">
        <w:rPr>
          <w:lang w:val="en-GB"/>
        </w:rPr>
        <w:t xml:space="preserve"> types</w:t>
      </w:r>
      <w:r w:rsidR="00B40CEF">
        <w:rPr>
          <w:lang w:val="en-GB"/>
        </w:rPr>
        <w:t xml:space="preserve">. </w:t>
      </w:r>
      <w:r w:rsidR="00544439" w:rsidRPr="00E24F4F">
        <w:rPr>
          <w:lang w:val="en-GB"/>
        </w:rPr>
        <w:t>We</w:t>
      </w:r>
      <w:r w:rsidR="00544439">
        <w:rPr>
          <w:lang w:val="en-GB"/>
        </w:rPr>
        <w:t xml:space="preserve"> </w:t>
      </w:r>
      <w:r w:rsidR="00CD63E0">
        <w:rPr>
          <w:lang w:val="en-GB"/>
        </w:rPr>
        <w:t xml:space="preserve">also </w:t>
      </w:r>
      <w:r w:rsidR="00B40CEF">
        <w:rPr>
          <w:lang w:val="en-GB"/>
        </w:rPr>
        <w:t xml:space="preserve">measured seed traits </w:t>
      </w:r>
      <w:r w:rsidR="00544439">
        <w:rPr>
          <w:lang w:val="en-GB"/>
        </w:rPr>
        <w:t xml:space="preserve">with ecological and evolutionary relevance, such as </w:t>
      </w:r>
      <w:r w:rsidR="00B40CEF">
        <w:rPr>
          <w:lang w:val="en-GB"/>
        </w:rPr>
        <w:t xml:space="preserve">seed mass, longevity, and germination timing. </w:t>
      </w:r>
      <w:r w:rsidR="00E47B23">
        <w:rPr>
          <w:lang w:val="en-GB"/>
        </w:rPr>
        <w:t>Additionally, w</w:t>
      </w:r>
      <w:r w:rsidR="00871E40" w:rsidRPr="00E24F4F">
        <w:rPr>
          <w:lang w:val="en-GB"/>
        </w:rPr>
        <w:t>e</w:t>
      </w:r>
      <w:r w:rsidR="00871E40">
        <w:rPr>
          <w:lang w:val="en-GB"/>
        </w:rPr>
        <w:t xml:space="preserve"> calculated species' local ecological preferences along </w:t>
      </w:r>
      <w:r w:rsidR="000A36C0">
        <w:rPr>
          <w:lang w:val="en-GB"/>
        </w:rPr>
        <w:t>microtopographical</w:t>
      </w:r>
      <w:r w:rsidR="00871E40">
        <w:rPr>
          <w:lang w:val="en-GB"/>
        </w:rPr>
        <w:t xml:space="preserve"> gradients</w:t>
      </w:r>
      <w:r w:rsidR="00E47B23">
        <w:rPr>
          <w:lang w:val="en-GB"/>
        </w:rPr>
        <w:t>, based on</w:t>
      </w:r>
      <w:r w:rsidR="00871E40">
        <w:rPr>
          <w:lang w:val="en-GB"/>
        </w:rPr>
        <w:t xml:space="preserve"> </w:t>
      </w:r>
      <w:r w:rsidR="007A31DF">
        <w:rPr>
          <w:lang w:val="en-GB"/>
        </w:rPr>
        <w:t xml:space="preserve">160 plots, </w:t>
      </w:r>
      <w:r w:rsidR="00871E40">
        <w:rPr>
          <w:lang w:val="en-GB"/>
        </w:rPr>
        <w:t>to analyse ecological drivers</w:t>
      </w:r>
      <w:r w:rsidR="007A31DF">
        <w:rPr>
          <w:lang w:val="en-GB"/>
        </w:rPr>
        <w:t>.</w:t>
      </w:r>
      <w:r w:rsidR="00871E40">
        <w:rPr>
          <w:lang w:val="en-GB"/>
        </w:rPr>
        <w:t xml:space="preserve"> </w:t>
      </w:r>
    </w:p>
    <w:p w14:paraId="5AC2EEE4" w14:textId="2FED0E74" w:rsidR="00880C7E" w:rsidRDefault="00544439" w:rsidP="00E526DA">
      <w:pPr>
        <w:spacing w:line="360" w:lineRule="auto"/>
        <w:jc w:val="both"/>
        <w:rPr>
          <w:lang w:val="en-GB"/>
        </w:rPr>
      </w:pPr>
      <w:r w:rsidRPr="00E24F4F">
        <w:rPr>
          <w:lang w:val="en-GB"/>
        </w:rPr>
        <w:t>We</w:t>
      </w:r>
      <w:r>
        <w:rPr>
          <w:lang w:val="en-GB"/>
        </w:rPr>
        <w:t xml:space="preserve"> found no relationships between seed oil content</w:t>
      </w:r>
      <w:r w:rsidR="00D232B0">
        <w:rPr>
          <w:lang w:val="en-GB"/>
        </w:rPr>
        <w:t>/</w:t>
      </w:r>
      <w:r>
        <w:rPr>
          <w:lang w:val="en-GB"/>
        </w:rPr>
        <w:t>composition with s</w:t>
      </w:r>
      <w:r w:rsidR="002A5D5C">
        <w:rPr>
          <w:lang w:val="en-GB"/>
        </w:rPr>
        <w:t>eed mass and germination tim</w:t>
      </w:r>
      <w:r>
        <w:rPr>
          <w:lang w:val="en-GB"/>
        </w:rPr>
        <w:t>i</w:t>
      </w:r>
      <w:r w:rsidR="002A5D5C">
        <w:rPr>
          <w:lang w:val="en-GB"/>
        </w:rPr>
        <w:t xml:space="preserve">ng, but </w:t>
      </w:r>
      <w:r w:rsidR="002A5D5C" w:rsidRPr="00E24F4F">
        <w:rPr>
          <w:lang w:val="en-GB"/>
        </w:rPr>
        <w:t>we</w:t>
      </w:r>
      <w:r w:rsidR="002A5D5C">
        <w:rPr>
          <w:lang w:val="en-GB"/>
        </w:rPr>
        <w:t xml:space="preserve"> did find </w:t>
      </w:r>
      <w:r w:rsidR="00AF6C98">
        <w:rPr>
          <w:lang w:val="en-GB"/>
        </w:rPr>
        <w:t xml:space="preserve">evidence </w:t>
      </w:r>
      <w:r w:rsidR="002A5D5C">
        <w:rPr>
          <w:lang w:val="en-GB"/>
        </w:rPr>
        <w:t>that oil content significantly influence</w:t>
      </w:r>
      <w:r w:rsidR="00DF71E4">
        <w:rPr>
          <w:lang w:val="en-GB"/>
        </w:rPr>
        <w:t>s</w:t>
      </w:r>
      <w:r w:rsidR="002A5D5C">
        <w:rPr>
          <w:lang w:val="en-GB"/>
        </w:rPr>
        <w:t xml:space="preserve"> seed longevity. These results are </w:t>
      </w:r>
      <w:r w:rsidR="009079ED">
        <w:rPr>
          <w:lang w:val="en-GB"/>
        </w:rPr>
        <w:t>crucial</w:t>
      </w:r>
      <w:r w:rsidR="002A5D5C">
        <w:rPr>
          <w:lang w:val="en-GB"/>
        </w:rPr>
        <w:t xml:space="preserve"> for understanding the potential impacts </w:t>
      </w:r>
      <w:r w:rsidR="004D0A50">
        <w:rPr>
          <w:lang w:val="en-GB"/>
        </w:rPr>
        <w:t xml:space="preserve">of seed oil content </w:t>
      </w:r>
      <w:r w:rsidR="00CF7C6F">
        <w:rPr>
          <w:lang w:val="en-GB"/>
        </w:rPr>
        <w:t>on soil seed bank</w:t>
      </w:r>
      <w:r w:rsidR="002A5D5C">
        <w:rPr>
          <w:lang w:val="en-GB"/>
        </w:rPr>
        <w:t xml:space="preserve"> </w:t>
      </w:r>
      <w:r w:rsidR="00CF7C6F">
        <w:rPr>
          <w:lang w:val="en-GB"/>
        </w:rPr>
        <w:t xml:space="preserve">persistence </w:t>
      </w:r>
      <w:r w:rsidR="002A5D5C">
        <w:rPr>
          <w:lang w:val="en-GB"/>
        </w:rPr>
        <w:t xml:space="preserve">and </w:t>
      </w:r>
      <w:r w:rsidR="009079ED">
        <w:rPr>
          <w:lang w:val="en-GB"/>
        </w:rPr>
        <w:t>refining</w:t>
      </w:r>
      <w:r w:rsidR="002A5D5C">
        <w:rPr>
          <w:lang w:val="en-GB"/>
        </w:rPr>
        <w:t xml:space="preserve"> conservation strategies for seed banks and/or restoration programmes. </w:t>
      </w:r>
      <w:r w:rsidR="00CA4379">
        <w:rPr>
          <w:lang w:val="en-GB"/>
        </w:rPr>
        <w:t>Contrary</w:t>
      </w:r>
      <w:r w:rsidR="009079ED">
        <w:rPr>
          <w:lang w:val="en-GB"/>
        </w:rPr>
        <w:t xml:space="preserve"> to</w:t>
      </w:r>
      <w:r w:rsidR="002A5D5C">
        <w:rPr>
          <w:lang w:val="en-GB"/>
        </w:rPr>
        <w:t xml:space="preserve"> expectations, </w:t>
      </w:r>
      <w:r w:rsidR="002A5D5C" w:rsidRPr="00E24F4F">
        <w:rPr>
          <w:lang w:val="en-GB"/>
        </w:rPr>
        <w:t>we</w:t>
      </w:r>
      <w:r w:rsidR="002A5D5C">
        <w:rPr>
          <w:lang w:val="en-GB"/>
        </w:rPr>
        <w:t xml:space="preserve"> </w:t>
      </w:r>
      <w:r w:rsidR="008F4A62">
        <w:rPr>
          <w:lang w:val="en-GB"/>
        </w:rPr>
        <w:t xml:space="preserve">found no evidence that </w:t>
      </w:r>
      <w:r w:rsidR="00DF71E4">
        <w:rPr>
          <w:lang w:val="en-GB"/>
        </w:rPr>
        <w:t>altitudinal</w:t>
      </w:r>
      <w:r w:rsidR="002A5D5C">
        <w:rPr>
          <w:lang w:val="en-GB"/>
        </w:rPr>
        <w:t xml:space="preserve"> or </w:t>
      </w:r>
      <w:r w:rsidR="00DF71E4">
        <w:rPr>
          <w:lang w:val="en-GB"/>
        </w:rPr>
        <w:t>microtopographical</w:t>
      </w:r>
      <w:r w:rsidR="002A5D5C">
        <w:rPr>
          <w:lang w:val="en-GB"/>
        </w:rPr>
        <w:t xml:space="preserve"> gradients driv</w:t>
      </w:r>
      <w:r w:rsidR="008F4A62">
        <w:rPr>
          <w:lang w:val="en-GB"/>
        </w:rPr>
        <w:t>e</w:t>
      </w:r>
      <w:r w:rsidR="002A5D5C">
        <w:rPr>
          <w:lang w:val="en-GB"/>
        </w:rPr>
        <w:t xml:space="preserve"> changes in seed oil content or composition. </w:t>
      </w:r>
      <w:r w:rsidR="0067285C">
        <w:rPr>
          <w:lang w:val="en-GB"/>
        </w:rPr>
        <w:t>Alpine species showed</w:t>
      </w:r>
      <w:r w:rsidR="002A5D5C">
        <w:rPr>
          <w:lang w:val="en-GB"/>
        </w:rPr>
        <w:t xml:space="preserve"> phylogenetic constraints on </w:t>
      </w:r>
      <w:r w:rsidR="0067285C">
        <w:rPr>
          <w:lang w:val="en-GB"/>
        </w:rPr>
        <w:t xml:space="preserve">seed </w:t>
      </w:r>
      <w:r w:rsidR="002A5D5C">
        <w:rPr>
          <w:lang w:val="en-GB"/>
        </w:rPr>
        <w:t>oil content</w:t>
      </w:r>
      <w:r w:rsidR="0067285C">
        <w:rPr>
          <w:lang w:val="en-GB"/>
        </w:rPr>
        <w:t xml:space="preserve"> and composition</w:t>
      </w:r>
      <w:r w:rsidR="002A5D5C">
        <w:rPr>
          <w:lang w:val="en-GB"/>
        </w:rPr>
        <w:t>. This</w:t>
      </w:r>
      <w:r w:rsidR="00AC0583">
        <w:rPr>
          <w:lang w:val="en-GB"/>
        </w:rPr>
        <w:t xml:space="preserve"> study</w:t>
      </w:r>
      <w:r w:rsidR="002A5D5C">
        <w:rPr>
          <w:lang w:val="en-GB"/>
        </w:rPr>
        <w:t xml:space="preserve"> </w:t>
      </w:r>
      <w:r w:rsidR="00AC0583">
        <w:rPr>
          <w:lang w:val="en-GB"/>
        </w:rPr>
        <w:t xml:space="preserve">provides a </w:t>
      </w:r>
      <w:r w:rsidR="002A5D5C">
        <w:rPr>
          <w:lang w:val="en-GB"/>
        </w:rPr>
        <w:t xml:space="preserve">meaningful advance </w:t>
      </w:r>
      <w:r w:rsidR="00131DBA">
        <w:rPr>
          <w:lang w:val="en-GB"/>
        </w:rPr>
        <w:t>to</w:t>
      </w:r>
      <w:r w:rsidR="006D68A6">
        <w:rPr>
          <w:lang w:val="en-GB"/>
        </w:rPr>
        <w:t>wards</w:t>
      </w:r>
      <w:r w:rsidR="00131DBA">
        <w:rPr>
          <w:lang w:val="en-GB"/>
        </w:rPr>
        <w:t xml:space="preserve"> </w:t>
      </w:r>
      <w:r w:rsidR="006D68A6">
        <w:rPr>
          <w:lang w:val="en-GB"/>
        </w:rPr>
        <w:t>completing</w:t>
      </w:r>
      <w:r w:rsidR="002A5D5C">
        <w:rPr>
          <w:lang w:val="en-GB"/>
        </w:rPr>
        <w:t xml:space="preserve"> </w:t>
      </w:r>
      <w:r w:rsidR="00C75F33">
        <w:rPr>
          <w:lang w:val="en-GB"/>
        </w:rPr>
        <w:t xml:space="preserve">the </w:t>
      </w:r>
      <w:r w:rsidR="00C75F33">
        <w:t>seed ecological spectrum</w:t>
      </w:r>
      <w:r w:rsidR="006D68A6">
        <w:t xml:space="preserve"> </w:t>
      </w:r>
      <w:r w:rsidR="00B14C6E">
        <w:t xml:space="preserve">and a step forward </w:t>
      </w:r>
      <w:r w:rsidR="006D68A6">
        <w:t>for</w:t>
      </w:r>
      <w:r w:rsidR="00B14C6E">
        <w:t xml:space="preserve"> seed trait </w:t>
      </w:r>
      <w:r w:rsidR="009A7C1A">
        <w:t xml:space="preserve">functional </w:t>
      </w:r>
      <w:r w:rsidR="00B14C6E">
        <w:t>ecology</w:t>
      </w:r>
      <w:r w:rsidR="000D6D23">
        <w:t>.</w:t>
      </w:r>
    </w:p>
    <w:p w14:paraId="34EF7226" w14:textId="77777777" w:rsidR="00EA4DDC" w:rsidRDefault="00736614" w:rsidP="00CA4379">
      <w:pPr>
        <w:spacing w:line="480" w:lineRule="auto"/>
        <w:rPr>
          <w:lang w:val="en-GB"/>
        </w:rPr>
      </w:pPr>
      <w:r>
        <w:rPr>
          <w:lang w:val="en-GB"/>
        </w:rPr>
        <w:t>Keywords</w:t>
      </w:r>
      <w:r w:rsidR="00880C7E">
        <w:rPr>
          <w:lang w:val="en-GB"/>
        </w:rPr>
        <w:t xml:space="preserve">: </w:t>
      </w:r>
      <w:r w:rsidR="00ED0EAB">
        <w:rPr>
          <w:lang w:val="en-GB"/>
        </w:rPr>
        <w:t xml:space="preserve">alpine species; altitudinal gradient; </w:t>
      </w:r>
      <w:r w:rsidR="00544F12">
        <w:rPr>
          <w:lang w:val="en-GB"/>
        </w:rPr>
        <w:t xml:space="preserve">fatty acids; </w:t>
      </w:r>
      <w:r w:rsidR="00ED0EAB">
        <w:rPr>
          <w:lang w:val="en-GB"/>
        </w:rPr>
        <w:t>germination;</w:t>
      </w:r>
      <w:r w:rsidR="00ED0EAB" w:rsidRPr="00ED0EAB">
        <w:rPr>
          <w:lang w:val="en-GB"/>
        </w:rPr>
        <w:t xml:space="preserve"> </w:t>
      </w:r>
      <w:r w:rsidR="00ED0EAB">
        <w:rPr>
          <w:lang w:val="en-GB"/>
        </w:rPr>
        <w:t>longevity</w:t>
      </w:r>
      <w:r w:rsidR="0063177A">
        <w:rPr>
          <w:lang w:val="en-GB"/>
        </w:rPr>
        <w:t>; microenvironmental gradients;</w:t>
      </w:r>
      <w:r w:rsidR="00544F12">
        <w:rPr>
          <w:lang w:val="en-GB"/>
        </w:rPr>
        <w:t xml:space="preserve"> </w:t>
      </w:r>
      <w:r w:rsidR="00955CC2">
        <w:rPr>
          <w:lang w:val="en-GB"/>
        </w:rPr>
        <w:t>s</w:t>
      </w:r>
      <w:r w:rsidR="00311CAF">
        <w:rPr>
          <w:lang w:val="en-GB"/>
        </w:rPr>
        <w:t xml:space="preserve">eed oil composition; </w:t>
      </w:r>
      <w:r w:rsidR="0063177A">
        <w:rPr>
          <w:lang w:val="en-GB"/>
        </w:rPr>
        <w:t>seed oil content</w:t>
      </w:r>
      <w:r w:rsidR="00243BFF">
        <w:rPr>
          <w:lang w:val="en-GB"/>
        </w:rPr>
        <w:t xml:space="preserve">. </w:t>
      </w:r>
    </w:p>
    <w:p w14:paraId="1359D514" w14:textId="77777777" w:rsidR="00E92357" w:rsidRPr="00B55E4D" w:rsidRDefault="00EA4DDC">
      <w:pPr>
        <w:rPr>
          <w:b/>
          <w:bCs/>
          <w:u w:val="single"/>
          <w:lang w:val="es-ES"/>
        </w:rPr>
      </w:pPr>
      <w:r w:rsidRPr="00B55E4D">
        <w:rPr>
          <w:b/>
          <w:bCs/>
          <w:u w:val="single"/>
          <w:lang w:val="es-ES"/>
        </w:rPr>
        <w:t>Translated summary (Spanish)</w:t>
      </w:r>
    </w:p>
    <w:p w14:paraId="5596C0D9" w14:textId="0D190963" w:rsidR="00707AB7" w:rsidRPr="00707AB7" w:rsidRDefault="00707AB7" w:rsidP="00707AB7">
      <w:pPr>
        <w:spacing w:line="360" w:lineRule="auto"/>
        <w:jc w:val="both"/>
        <w:rPr>
          <w:lang w:val="es-ES"/>
        </w:rPr>
      </w:pPr>
      <w:r w:rsidRPr="00707AB7">
        <w:rPr>
          <w:lang w:val="es-ES"/>
        </w:rPr>
        <w:t>El contenido de aceite en las semillas</w:t>
      </w:r>
      <w:r w:rsidR="00B177C3">
        <w:rPr>
          <w:lang w:val="es-ES"/>
        </w:rPr>
        <w:t xml:space="preserve"> es</w:t>
      </w:r>
      <w:r w:rsidRPr="00707AB7">
        <w:rPr>
          <w:lang w:val="es-ES"/>
        </w:rPr>
        <w:t xml:space="preserve"> una de las reservas energéticas clave en angiospermas</w:t>
      </w:r>
      <w:r w:rsidR="00B177C3">
        <w:rPr>
          <w:lang w:val="es-ES"/>
        </w:rPr>
        <w:t xml:space="preserve"> y crucial</w:t>
      </w:r>
      <w:r w:rsidRPr="00707AB7">
        <w:rPr>
          <w:lang w:val="es-ES"/>
        </w:rPr>
        <w:t xml:space="preserve"> para múltiples funciones biológicas que afectan </w:t>
      </w:r>
      <w:r w:rsidR="00384E1B">
        <w:rPr>
          <w:lang w:val="es-ES"/>
        </w:rPr>
        <w:t>la “fitness”</w:t>
      </w:r>
      <w:r w:rsidRPr="00707AB7">
        <w:rPr>
          <w:lang w:val="es-ES"/>
        </w:rPr>
        <w:t xml:space="preserve"> de la planta. El aceite </w:t>
      </w:r>
      <w:r w:rsidR="00222C3B">
        <w:rPr>
          <w:lang w:val="es-ES"/>
        </w:rPr>
        <w:t>de</w:t>
      </w:r>
      <w:r w:rsidR="00384E1B">
        <w:rPr>
          <w:lang w:val="es-ES"/>
        </w:rPr>
        <w:t xml:space="preserve"> las semillas </w:t>
      </w:r>
      <w:r w:rsidRPr="00707AB7">
        <w:rPr>
          <w:lang w:val="es-ES"/>
        </w:rPr>
        <w:t xml:space="preserve">puede considerarse una característica adaptativa con posibles </w:t>
      </w:r>
      <w:r w:rsidR="00710C56">
        <w:rPr>
          <w:lang w:val="es-ES"/>
        </w:rPr>
        <w:t>contrapartidas</w:t>
      </w:r>
      <w:r w:rsidRPr="00707AB7">
        <w:rPr>
          <w:lang w:val="es-ES"/>
        </w:rPr>
        <w:t xml:space="preserve"> </w:t>
      </w:r>
      <w:r w:rsidR="006050A3">
        <w:rPr>
          <w:lang w:val="es-ES"/>
        </w:rPr>
        <w:t xml:space="preserve">energéticas </w:t>
      </w:r>
      <w:r w:rsidRPr="00707AB7">
        <w:rPr>
          <w:lang w:val="es-ES"/>
        </w:rPr>
        <w:t>que involucran otr</w:t>
      </w:r>
      <w:r w:rsidR="009C3447">
        <w:rPr>
          <w:lang w:val="es-ES"/>
        </w:rPr>
        <w:t>os</w:t>
      </w:r>
      <w:r w:rsidRPr="00707AB7">
        <w:rPr>
          <w:lang w:val="es-ES"/>
        </w:rPr>
        <w:t xml:space="preserve"> </w:t>
      </w:r>
      <w:r w:rsidR="009C3447">
        <w:rPr>
          <w:lang w:val="es-ES"/>
        </w:rPr>
        <w:t>rasgos</w:t>
      </w:r>
      <w:r w:rsidRPr="00707AB7">
        <w:rPr>
          <w:lang w:val="es-ES"/>
        </w:rPr>
        <w:t xml:space="preserve"> de las semillas</w:t>
      </w:r>
      <w:r w:rsidR="00EA29CD">
        <w:rPr>
          <w:lang w:val="es-ES"/>
        </w:rPr>
        <w:t>. Además</w:t>
      </w:r>
      <w:r w:rsidR="00BE2FC8">
        <w:rPr>
          <w:lang w:val="es-ES"/>
        </w:rPr>
        <w:t>,</w:t>
      </w:r>
      <w:r w:rsidRPr="00707AB7">
        <w:rPr>
          <w:lang w:val="es-ES"/>
        </w:rPr>
        <w:t xml:space="preserve"> presenta </w:t>
      </w:r>
      <w:r w:rsidR="009C3447">
        <w:rPr>
          <w:lang w:val="es-ES"/>
        </w:rPr>
        <w:t>variaciones</w:t>
      </w:r>
      <w:r w:rsidR="009C3447" w:rsidRPr="00707AB7">
        <w:rPr>
          <w:lang w:val="es-ES"/>
        </w:rPr>
        <w:t xml:space="preserve"> </w:t>
      </w:r>
      <w:r w:rsidR="009C3447">
        <w:rPr>
          <w:lang w:val="es-ES"/>
        </w:rPr>
        <w:t>dependiendo la</w:t>
      </w:r>
      <w:r w:rsidR="009C3447" w:rsidRPr="00707AB7">
        <w:rPr>
          <w:lang w:val="es-ES"/>
        </w:rPr>
        <w:t xml:space="preserve"> forma de vida</w:t>
      </w:r>
      <w:r w:rsidR="00F14A80">
        <w:rPr>
          <w:lang w:val="es-ES"/>
        </w:rPr>
        <w:t xml:space="preserve"> y sigue </w:t>
      </w:r>
      <w:r w:rsidRPr="00707AB7">
        <w:rPr>
          <w:lang w:val="es-ES"/>
        </w:rPr>
        <w:t xml:space="preserve">patrones latitudinales. </w:t>
      </w:r>
      <w:r w:rsidR="00B3260D">
        <w:rPr>
          <w:lang w:val="es-ES"/>
        </w:rPr>
        <w:t xml:space="preserve">En paralelo, </w:t>
      </w:r>
      <w:r w:rsidRPr="00707AB7">
        <w:rPr>
          <w:lang w:val="es-ES"/>
        </w:rPr>
        <w:t xml:space="preserve">la composición </w:t>
      </w:r>
      <w:r w:rsidR="00D44018">
        <w:rPr>
          <w:lang w:val="es-ES"/>
        </w:rPr>
        <w:t xml:space="preserve">específica </w:t>
      </w:r>
      <w:r w:rsidRPr="00707AB7">
        <w:rPr>
          <w:lang w:val="es-ES"/>
        </w:rPr>
        <w:t>del aceite, es decir, la proporci</w:t>
      </w:r>
      <w:r w:rsidR="008B43A1">
        <w:rPr>
          <w:lang w:val="es-ES"/>
        </w:rPr>
        <w:t>ón</w:t>
      </w:r>
      <w:r w:rsidRPr="00707AB7">
        <w:rPr>
          <w:lang w:val="es-ES"/>
        </w:rPr>
        <w:t xml:space="preserve"> relativa de ácidos grasos saturados e </w:t>
      </w:r>
      <w:proofErr w:type="gramStart"/>
      <w:r w:rsidRPr="00707AB7">
        <w:rPr>
          <w:lang w:val="es-ES"/>
        </w:rPr>
        <w:t xml:space="preserve">insaturados, </w:t>
      </w:r>
      <w:r w:rsidR="00D44018">
        <w:rPr>
          <w:lang w:val="es-ES"/>
        </w:rPr>
        <w:t xml:space="preserve"> </w:t>
      </w:r>
      <w:r w:rsidR="00C277AB">
        <w:rPr>
          <w:lang w:val="es-ES"/>
        </w:rPr>
        <w:t>se</w:t>
      </w:r>
      <w:proofErr w:type="gramEnd"/>
      <w:r w:rsidR="00C277AB">
        <w:rPr>
          <w:lang w:val="es-ES"/>
        </w:rPr>
        <w:t xml:space="preserve"> ha propuesto como </w:t>
      </w:r>
      <w:r w:rsidRPr="00707AB7">
        <w:rPr>
          <w:lang w:val="es-ES"/>
        </w:rPr>
        <w:t xml:space="preserve">una característica clave </w:t>
      </w:r>
      <w:r w:rsidR="001F367D">
        <w:rPr>
          <w:lang w:val="es-ES"/>
        </w:rPr>
        <w:t>modulando</w:t>
      </w:r>
      <w:r w:rsidRPr="00707AB7">
        <w:rPr>
          <w:lang w:val="es-ES"/>
        </w:rPr>
        <w:t xml:space="preserve"> los patrones biogeográficos micro y macroevolutivos. Sin embargo, la disponibilidad de datos sobre aceite</w:t>
      </w:r>
      <w:r w:rsidR="00713485">
        <w:rPr>
          <w:lang w:val="es-ES"/>
        </w:rPr>
        <w:t>s</w:t>
      </w:r>
      <w:r w:rsidR="00715491">
        <w:rPr>
          <w:lang w:val="es-ES"/>
        </w:rPr>
        <w:t xml:space="preserve"> </w:t>
      </w:r>
      <w:r w:rsidRPr="00707AB7">
        <w:rPr>
          <w:lang w:val="es-ES"/>
        </w:rPr>
        <w:t xml:space="preserve">en especies silvestres es </w:t>
      </w:r>
      <w:r w:rsidR="00715491">
        <w:rPr>
          <w:lang w:val="es-ES"/>
        </w:rPr>
        <w:t>muy limitada</w:t>
      </w:r>
      <w:r w:rsidRPr="00707AB7">
        <w:rPr>
          <w:lang w:val="es-ES"/>
        </w:rPr>
        <w:t>, y pocos estudios han abordado l</w:t>
      </w:r>
      <w:r w:rsidR="0084404D">
        <w:rPr>
          <w:lang w:val="es-ES"/>
        </w:rPr>
        <w:t>a</w:t>
      </w:r>
      <w:r w:rsidRPr="00707AB7">
        <w:rPr>
          <w:lang w:val="es-ES"/>
        </w:rPr>
        <w:t>s posibles correla</w:t>
      </w:r>
      <w:r w:rsidR="0084404D">
        <w:rPr>
          <w:lang w:val="es-ES"/>
        </w:rPr>
        <w:t xml:space="preserve">ciones </w:t>
      </w:r>
      <w:r w:rsidRPr="00707AB7">
        <w:rPr>
          <w:lang w:val="es-ES"/>
        </w:rPr>
        <w:t>biológic</w:t>
      </w:r>
      <w:r w:rsidR="0084404D">
        <w:rPr>
          <w:lang w:val="es-ES"/>
        </w:rPr>
        <w:t>a</w:t>
      </w:r>
      <w:r w:rsidRPr="00707AB7">
        <w:rPr>
          <w:lang w:val="es-ES"/>
        </w:rPr>
        <w:t xml:space="preserve">s y los </w:t>
      </w:r>
      <w:r w:rsidR="00713485">
        <w:rPr>
          <w:lang w:val="es-ES"/>
        </w:rPr>
        <w:t>determinantes</w:t>
      </w:r>
      <w:r w:rsidRPr="00707AB7">
        <w:rPr>
          <w:lang w:val="es-ES"/>
        </w:rPr>
        <w:t xml:space="preserve"> ecológicos del contenido y la composición del aceite en las semillas.</w:t>
      </w:r>
    </w:p>
    <w:p w14:paraId="13713AFF" w14:textId="6CA47DD5" w:rsidR="00707AB7" w:rsidRPr="00707AB7" w:rsidRDefault="00707AB7" w:rsidP="00707AB7">
      <w:pPr>
        <w:spacing w:line="360" w:lineRule="auto"/>
        <w:jc w:val="both"/>
        <w:rPr>
          <w:lang w:val="es-ES"/>
        </w:rPr>
      </w:pPr>
      <w:r w:rsidRPr="00707AB7">
        <w:rPr>
          <w:lang w:val="es-ES"/>
        </w:rPr>
        <w:lastRenderedPageBreak/>
        <w:t xml:space="preserve">Este estudio tiene como objetivo explorar estas relaciones con un conjunto de datos de 47 especies alpinas europeas que coexisten en la </w:t>
      </w:r>
      <w:r w:rsidR="007A4F66">
        <w:rPr>
          <w:lang w:val="es-ES"/>
        </w:rPr>
        <w:t xml:space="preserve">Cordillera </w:t>
      </w:r>
      <w:r w:rsidRPr="00707AB7">
        <w:rPr>
          <w:lang w:val="es-ES"/>
        </w:rPr>
        <w:t>Cantábrica (noroeste España) a lo largo de gradientes altitudinales y microtopográficos. Se realizaron análisis del contenido y la composición del aceite con semillas frescas recolectadas en comunidades naturales, detectando 26 ácidos grasos diferentes. También medimos características de las semillas con relevancia ecológica y evolutiva, como la masa de la semilla, la longevidad y el tiempo de germinación. Calculamos las preferencias ecológicas locales de las especies a lo largo de gradientes micro</w:t>
      </w:r>
      <w:r w:rsidR="007822A9">
        <w:rPr>
          <w:lang w:val="es-ES"/>
        </w:rPr>
        <w:t>topográficos</w:t>
      </w:r>
      <w:r w:rsidR="00EA18C0">
        <w:rPr>
          <w:lang w:val="es-ES"/>
        </w:rPr>
        <w:t>, basa</w:t>
      </w:r>
      <w:r w:rsidR="002761CE">
        <w:rPr>
          <w:lang w:val="es-ES"/>
        </w:rPr>
        <w:t>dos en 160 parcelas,</w:t>
      </w:r>
      <w:r w:rsidRPr="00707AB7">
        <w:rPr>
          <w:lang w:val="es-ES"/>
        </w:rPr>
        <w:t xml:space="preserve"> para analizar los </w:t>
      </w:r>
      <w:r w:rsidR="000A36C0">
        <w:rPr>
          <w:lang w:val="es-ES"/>
        </w:rPr>
        <w:t>determinantes</w:t>
      </w:r>
      <w:r w:rsidRPr="00707AB7">
        <w:rPr>
          <w:lang w:val="es-ES"/>
        </w:rPr>
        <w:t xml:space="preserve"> ecológicos.</w:t>
      </w:r>
    </w:p>
    <w:p w14:paraId="79F10D45" w14:textId="61A0EB49" w:rsidR="00707AB7" w:rsidRPr="00707AB7" w:rsidRDefault="00707AB7" w:rsidP="00707AB7">
      <w:pPr>
        <w:spacing w:line="360" w:lineRule="auto"/>
        <w:jc w:val="both"/>
        <w:rPr>
          <w:lang w:val="es-ES"/>
        </w:rPr>
      </w:pPr>
      <w:r w:rsidRPr="00707AB7">
        <w:rPr>
          <w:lang w:val="es-ES"/>
        </w:rPr>
        <w:t xml:space="preserve">No encontramos relaciones </w:t>
      </w:r>
      <w:r w:rsidR="000A36C0">
        <w:rPr>
          <w:lang w:val="es-ES"/>
        </w:rPr>
        <w:t xml:space="preserve">significativas </w:t>
      </w:r>
      <w:r w:rsidRPr="00707AB7">
        <w:rPr>
          <w:lang w:val="es-ES"/>
        </w:rPr>
        <w:t>entre el contenido y la composición del aceite con la masa de la semilla y el tiempo de germinación, pero sí encontramos evidencia de que el contenido de aceite influye significativamente la longevidad de la</w:t>
      </w:r>
      <w:r w:rsidR="000A36C0">
        <w:rPr>
          <w:lang w:val="es-ES"/>
        </w:rPr>
        <w:t>s</w:t>
      </w:r>
      <w:r w:rsidRPr="00707AB7">
        <w:rPr>
          <w:lang w:val="es-ES"/>
        </w:rPr>
        <w:t xml:space="preserve"> semilla</w:t>
      </w:r>
      <w:r w:rsidR="000A36C0">
        <w:rPr>
          <w:lang w:val="es-ES"/>
        </w:rPr>
        <w:t>s</w:t>
      </w:r>
      <w:r w:rsidRPr="00707AB7">
        <w:rPr>
          <w:lang w:val="es-ES"/>
        </w:rPr>
        <w:t xml:space="preserve">. Estos resultados son esenciales para comprender los posibles impactos del contenido de aceite de semilla sobre la persistencia </w:t>
      </w:r>
      <w:r w:rsidR="00B06AF7">
        <w:rPr>
          <w:lang w:val="es-ES"/>
        </w:rPr>
        <w:t>del</w:t>
      </w:r>
      <w:r w:rsidRPr="00707AB7">
        <w:rPr>
          <w:lang w:val="es-ES"/>
        </w:rPr>
        <w:t xml:space="preserve"> banco de semillas en el suelo y para </w:t>
      </w:r>
      <w:r w:rsidR="00C75869">
        <w:rPr>
          <w:lang w:val="es-ES"/>
        </w:rPr>
        <w:t>refinar</w:t>
      </w:r>
      <w:r w:rsidRPr="00707AB7">
        <w:rPr>
          <w:lang w:val="es-ES"/>
        </w:rPr>
        <w:t xml:space="preserve"> estrategias de conservación para bancos de </w:t>
      </w:r>
      <w:r w:rsidR="00B06AF7">
        <w:rPr>
          <w:lang w:val="es-ES"/>
        </w:rPr>
        <w:t>germoplasma</w:t>
      </w:r>
      <w:r w:rsidRPr="00707AB7">
        <w:rPr>
          <w:lang w:val="es-ES"/>
        </w:rPr>
        <w:t xml:space="preserve"> y/o programas de restauración. </w:t>
      </w:r>
      <w:r w:rsidR="008002EF">
        <w:rPr>
          <w:lang w:val="es-ES"/>
        </w:rPr>
        <w:t>En</w:t>
      </w:r>
      <w:r w:rsidRPr="00707AB7">
        <w:rPr>
          <w:lang w:val="es-ES"/>
        </w:rPr>
        <w:t xml:space="preserve"> contra de lo esperado, no encontramos </w:t>
      </w:r>
      <w:r w:rsidR="00DF3595">
        <w:rPr>
          <w:lang w:val="es-ES"/>
        </w:rPr>
        <w:t>evidencia</w:t>
      </w:r>
      <w:r w:rsidRPr="00707AB7">
        <w:rPr>
          <w:lang w:val="es-ES"/>
        </w:rPr>
        <w:t xml:space="preserve"> </w:t>
      </w:r>
      <w:r w:rsidR="00C05130">
        <w:rPr>
          <w:lang w:val="es-ES"/>
        </w:rPr>
        <w:t xml:space="preserve">de </w:t>
      </w:r>
      <w:r w:rsidRPr="00707AB7">
        <w:rPr>
          <w:lang w:val="es-ES"/>
        </w:rPr>
        <w:t xml:space="preserve">que gradientes altitudinales o microtopográficos </w:t>
      </w:r>
      <w:r w:rsidR="00B06AF7">
        <w:rPr>
          <w:lang w:val="es-ES"/>
        </w:rPr>
        <w:t>determin</w:t>
      </w:r>
      <w:r w:rsidR="006E3992">
        <w:rPr>
          <w:lang w:val="es-ES"/>
        </w:rPr>
        <w:t>en</w:t>
      </w:r>
      <w:r w:rsidRPr="00707AB7">
        <w:rPr>
          <w:lang w:val="es-ES"/>
        </w:rPr>
        <w:t xml:space="preserve"> </w:t>
      </w:r>
      <w:r w:rsidR="00B06AF7">
        <w:rPr>
          <w:lang w:val="es-ES"/>
        </w:rPr>
        <w:t>la variación</w:t>
      </w:r>
      <w:r w:rsidRPr="00707AB7">
        <w:rPr>
          <w:lang w:val="es-ES"/>
        </w:rPr>
        <w:t xml:space="preserve"> </w:t>
      </w:r>
      <w:r w:rsidR="006E3992">
        <w:rPr>
          <w:lang w:val="es-ES"/>
        </w:rPr>
        <w:t>del</w:t>
      </w:r>
      <w:r w:rsidRPr="00707AB7">
        <w:rPr>
          <w:lang w:val="es-ES"/>
        </w:rPr>
        <w:t xml:space="preserve"> contenido o la composición del aceite. Las especies alpinas mostraron restricciones filogenéticas sobre el contenido y la composición del aceite de </w:t>
      </w:r>
      <w:r w:rsidR="003E74FA">
        <w:rPr>
          <w:lang w:val="es-ES"/>
        </w:rPr>
        <w:t xml:space="preserve">las </w:t>
      </w:r>
      <w:r w:rsidRPr="00707AB7">
        <w:rPr>
          <w:lang w:val="es-ES"/>
        </w:rPr>
        <w:t>semilla</w:t>
      </w:r>
      <w:r w:rsidR="003E74FA">
        <w:rPr>
          <w:lang w:val="es-ES"/>
        </w:rPr>
        <w:t>s</w:t>
      </w:r>
      <w:r w:rsidRPr="00707AB7">
        <w:rPr>
          <w:lang w:val="es-ES"/>
        </w:rPr>
        <w:t xml:space="preserve">. Este estudio supone un avance significativo para completar </w:t>
      </w:r>
      <w:r w:rsidR="00C13835">
        <w:rPr>
          <w:lang w:val="es-ES"/>
        </w:rPr>
        <w:t>el conocimiento sobre el</w:t>
      </w:r>
      <w:r w:rsidRPr="00707AB7">
        <w:rPr>
          <w:lang w:val="es-ES"/>
        </w:rPr>
        <w:t xml:space="preserve"> </w:t>
      </w:r>
      <w:r w:rsidR="005D4245">
        <w:rPr>
          <w:lang w:val="es-ES"/>
        </w:rPr>
        <w:t>espectro</w:t>
      </w:r>
      <w:r w:rsidRPr="00707AB7">
        <w:rPr>
          <w:lang w:val="es-ES"/>
        </w:rPr>
        <w:t xml:space="preserve"> ecológico de las semillas </w:t>
      </w:r>
      <w:r w:rsidR="00FC2D1B" w:rsidRPr="00707AB7">
        <w:rPr>
          <w:lang w:val="es-ES"/>
        </w:rPr>
        <w:t xml:space="preserve">y </w:t>
      </w:r>
      <w:r w:rsidR="00FC2D1B">
        <w:rPr>
          <w:lang w:val="es-ES"/>
        </w:rPr>
        <w:t>un</w:t>
      </w:r>
      <w:r w:rsidR="00C13835">
        <w:rPr>
          <w:lang w:val="es-ES"/>
        </w:rPr>
        <w:t xml:space="preserve"> paso adelante para </w:t>
      </w:r>
      <w:r w:rsidR="00FC2D1B">
        <w:rPr>
          <w:lang w:val="es-ES"/>
        </w:rPr>
        <w:t xml:space="preserve">explorar </w:t>
      </w:r>
      <w:r w:rsidRPr="00707AB7">
        <w:rPr>
          <w:lang w:val="es-ES"/>
        </w:rPr>
        <w:t>la ecología funcional de las semillas.</w:t>
      </w:r>
    </w:p>
    <w:p w14:paraId="494EB47C" w14:textId="25F22589" w:rsidR="00E92357" w:rsidRPr="00707AB7" w:rsidRDefault="00E92357" w:rsidP="00E92357">
      <w:pPr>
        <w:spacing w:line="360" w:lineRule="auto"/>
        <w:jc w:val="both"/>
        <w:rPr>
          <w:lang w:val="es-ES"/>
        </w:rPr>
      </w:pPr>
    </w:p>
    <w:p w14:paraId="17C3A501" w14:textId="2EB93CAF" w:rsidR="00880C7E" w:rsidRPr="00707AB7" w:rsidRDefault="00880C7E">
      <w:pPr>
        <w:rPr>
          <w:lang w:val="es-ES"/>
        </w:rPr>
      </w:pPr>
      <w:r w:rsidRPr="00707AB7">
        <w:rPr>
          <w:lang w:val="es-ES"/>
        </w:rPr>
        <w:br w:type="page"/>
      </w:r>
    </w:p>
    <w:p w14:paraId="03D26172" w14:textId="22FEAA87"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p>
    <w:p w14:paraId="7BD6C31B" w14:textId="188CC380" w:rsidR="00451B48" w:rsidRDefault="00A905F4" w:rsidP="0004092F">
      <w:pPr>
        <w:spacing w:line="360" w:lineRule="auto"/>
        <w:ind w:firstLine="720"/>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 xml:space="preserve">mainly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E7081C">
        <w:rPr>
          <w:lang w:val="en-GB"/>
        </w:rPr>
        <w:fldChar w:fldCharType="separate"/>
      </w:r>
      <w:r w:rsidR="001D70E1" w:rsidRPr="001D70E1">
        <w:rPr>
          <w:noProof/>
          <w:lang w:val="en-GB"/>
        </w:rPr>
        <w:t>(Levin, 1974; Baud &amp;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471808">
        <w:rPr>
          <w:lang w:val="en-GB"/>
        </w:rPr>
        <w:fldChar w:fldCharType="begin" w:fldLock="1"/>
      </w:r>
      <w:r w:rsidR="007765B6">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471808">
        <w:rPr>
          <w:lang w:val="en-GB"/>
        </w:rPr>
        <w:fldChar w:fldCharType="separate"/>
      </w:r>
      <w:r w:rsidR="00471808" w:rsidRPr="00471808">
        <w:rPr>
          <w:noProof/>
          <w:lang w:val="en-GB"/>
        </w:rPr>
        <w:t>(Graham, 2008)</w:t>
      </w:r>
      <w:r w:rsidR="00471808">
        <w:rPr>
          <w:lang w:val="en-GB"/>
        </w:rPr>
        <w:fldChar w:fldCharType="end"/>
      </w:r>
      <w:r w:rsidR="00CF7F55">
        <w:rPr>
          <w:lang w:val="en-GB"/>
        </w:rPr>
        <w:t>,</w:t>
      </w:r>
      <w:r w:rsidR="006E710E">
        <w:rPr>
          <w:lang w:val="en-GB"/>
        </w:rPr>
        <w:t xml:space="preserve"> </w:t>
      </w:r>
      <w:r w:rsidR="00D93060">
        <w:rPr>
          <w:lang w:val="en-GB"/>
        </w:rPr>
        <w:t>having</w:t>
      </w:r>
      <w:r w:rsidR="00BF76FF">
        <w:rPr>
          <w:lang w:val="en-GB"/>
        </w:rPr>
        <w:t xml:space="preserve"> </w:t>
      </w:r>
      <w:r w:rsidR="006C3560">
        <w:rPr>
          <w:lang w:val="en-GB"/>
        </w:rPr>
        <w:t xml:space="preserve">potential </w:t>
      </w:r>
      <w:r w:rsidR="00807F2B">
        <w:rPr>
          <w:lang w:val="en-GB"/>
        </w:rPr>
        <w:t>implications</w:t>
      </w:r>
      <w:r w:rsidR="00D93060">
        <w:rPr>
          <w:lang w:val="en-GB"/>
        </w:rPr>
        <w:t xml:space="preserve"> for the seed ecological spectrum</w:t>
      </w:r>
      <w:r w:rsidR="00E42390">
        <w:rPr>
          <w:lang w:val="en-GB"/>
        </w:rPr>
        <w:t xml:space="preserve">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mp; Kinney, 2001)","plainTextFormattedCitation":"(Harwood, 1980; Voelker &amp; Kinney, 2001)","previouslyFormattedCitation":"(Harwood, 1980; Voelker &amp; Kinney, 2001)"},"properties":{"noteIndex":0},"schema":"https://github.com/citation-style-language/schema/raw/master/csl-citation.json"}</w:instrText>
      </w:r>
      <w:r w:rsidR="00D6654E">
        <w:rPr>
          <w:lang w:val="en-GB"/>
        </w:rPr>
        <w:fldChar w:fldCharType="separate"/>
      </w:r>
      <w:r w:rsidR="001D70E1" w:rsidRPr="001D70E1">
        <w:rPr>
          <w:noProof/>
          <w:lang w:val="en-GB"/>
        </w:rPr>
        <w:t>(Harwood, 1980; Voelker &amp;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the oxidation of </w:t>
      </w:r>
      <w:r w:rsidR="008E607D">
        <w:rPr>
          <w:lang w:val="en-GB"/>
        </w:rPr>
        <w:t>starch</w:t>
      </w:r>
      <w:r w:rsidR="00A3648B">
        <w:rPr>
          <w:lang w:val="en-GB"/>
        </w:rPr>
        <w:t>,</w:t>
      </w:r>
      <w:r w:rsidR="008E607D" w:rsidRPr="00BC5462">
        <w:rPr>
          <w:lang w:val="en-GB"/>
        </w:rPr>
        <w:t xml:space="preserve"> per g</w:t>
      </w:r>
      <w:r w:rsidR="008E607D">
        <w:rPr>
          <w:lang w:val="en-GB"/>
        </w:rPr>
        <w:t xml:space="preserve"> of dry weight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2B6FAA">
        <w:rPr>
          <w:lang w:val="en-GB"/>
        </w:rPr>
        <w:fldChar w:fldCharType="separate"/>
      </w:r>
      <w:r w:rsidR="001D70E1" w:rsidRPr="001D70E1">
        <w:rPr>
          <w:noProof/>
          <w:lang w:val="en-GB"/>
        </w:rPr>
        <w:t>(Levin, 1974; Baud &amp;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p>
    <w:p w14:paraId="140153F9" w14:textId="66657CF2"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The</w:t>
      </w:r>
      <w:r w:rsidR="00CE4C61">
        <w:rPr>
          <w:lang w:val="en-GB"/>
        </w:rPr>
        <w:t xml:space="preserve"> </w:t>
      </w:r>
      <w:r w:rsidR="00C83679">
        <w:rPr>
          <w:lang w:val="en-GB"/>
        </w:rPr>
        <w:t xml:space="preserve">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mp; Kinney, 2001; Ellis, 2006; Baud &amp; Lepiniec, 2010)","plainTextFormattedCitation":"(Voelker &amp; Kinney, 2001; Ellis, 2006; Baud &amp; Lepiniec, 2010)","previouslyFormattedCitation":"(Voelker &amp; Kinney, 2001; Ellis, 2006; Baud &amp; Lepiniec, 2010)"},"properties":{"noteIndex":0},"schema":"https://github.com/citation-style-language/schema/raw/master/csl-citation.json"}</w:instrText>
      </w:r>
      <w:r w:rsidR="00E54172">
        <w:rPr>
          <w:lang w:val="en-GB"/>
        </w:rPr>
        <w:fldChar w:fldCharType="separate"/>
      </w:r>
      <w:r w:rsidR="001D70E1" w:rsidRPr="001D70E1">
        <w:rPr>
          <w:noProof/>
          <w:lang w:val="en-GB"/>
        </w:rPr>
        <w:t>(Voelker &amp; Kinney, 2001; Ellis, 2006; Baud &amp;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lt;i&gt;et al.&lt;/i&gt;, 1993)","plainTextFormattedCitation":"(Lehninger et al., 1993)","previouslyFormattedCitation":"(Lehninger &lt;i&gt;et al.&lt;/i&gt;, 1993)"},"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lt;i&gt;et al.&lt;/i&gt;, 1993; Linder, 2000)","plainTextFormattedCitation":"(Lehninger et al., 1993; Linder, 2000)","previouslyFormattedCitation":"(Lehninger &lt;i&gt;et al.&lt;/i&gt;, 1993; Linder, 2000)"},"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C35074">
        <w:rPr>
          <w:lang w:val="en-GB"/>
        </w:rPr>
        <w:t>However, a</w:t>
      </w:r>
      <w:r w:rsidR="007B434A">
        <w:rPr>
          <w:lang w:val="en-GB"/>
        </w:rPr>
        <w:t xml:space="preserve">lthough seed oil content </w:t>
      </w:r>
      <w:r w:rsidR="007B434A" w:rsidRPr="00BC5462">
        <w:rPr>
          <w:lang w:val="en-GB"/>
        </w:rPr>
        <w:t>is</w:t>
      </w:r>
      <w:r w:rsidR="007B434A">
        <w:rPr>
          <w:lang w:val="en-GB"/>
        </w:rPr>
        <w:t xml:space="preserve"> </w:t>
      </w:r>
      <w:r w:rsidR="007B434A" w:rsidRPr="00BC5462">
        <w:rPr>
          <w:lang w:val="en-GB"/>
        </w:rPr>
        <w:t>highly constrained by phylogeny and subject to evolutionary change</w:t>
      </w:r>
      <w:r w:rsidR="007B434A">
        <w:rPr>
          <w:lang w:val="en-GB"/>
        </w:rPr>
        <w:t xml:space="preserve"> </w:t>
      </w:r>
      <w:r w:rsidR="007B434A" w:rsidRPr="000074D3">
        <w:rPr>
          <w:lang w:val="en-GB"/>
        </w:rPr>
        <w:fldChar w:fldCharType="begin" w:fldLock="1"/>
      </w:r>
      <w:r w:rsidR="007B434A"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B434A" w:rsidRPr="000074D3">
        <w:rPr>
          <w:lang w:val="en-GB"/>
        </w:rPr>
        <w:fldChar w:fldCharType="separate"/>
      </w:r>
      <w:r w:rsidR="007B434A" w:rsidRPr="000074D3">
        <w:rPr>
          <w:noProof/>
          <w:lang w:val="en-GB"/>
        </w:rPr>
        <w:t>(Levin, 1974)</w:t>
      </w:r>
      <w:r w:rsidR="007B434A" w:rsidRPr="000074D3">
        <w:rPr>
          <w:lang w:val="en-GB"/>
        </w:rPr>
        <w:fldChar w:fldCharType="end"/>
      </w:r>
      <w:r w:rsidR="007B434A">
        <w:rPr>
          <w:lang w:val="en-GB"/>
        </w:rPr>
        <w:t xml:space="preserve">, </w:t>
      </w:r>
      <w:r w:rsidR="003C6E1B">
        <w:rPr>
          <w:lang w:val="en-GB"/>
        </w:rPr>
        <w:t xml:space="preserve">variation in oil content </w:t>
      </w:r>
      <w:r w:rsidR="00E32DA9">
        <w:rPr>
          <w:lang w:val="en-GB"/>
        </w:rPr>
        <w:t xml:space="preserve">and oil composition </w:t>
      </w:r>
      <w:r w:rsidR="003C6E1B">
        <w:rPr>
          <w:lang w:val="en-GB"/>
        </w:rPr>
        <w:t>exists</w:t>
      </w:r>
      <w:r w:rsidR="003C6E1B" w:rsidRPr="00BC5462">
        <w:rPr>
          <w:lang w:val="en-GB"/>
        </w:rPr>
        <w:t xml:space="preserve"> within and among genera of the same family</w:t>
      </w:r>
      <w:r w:rsidR="003C6E1B">
        <w:rPr>
          <w:lang w:val="en-GB"/>
        </w:rPr>
        <w:t xml:space="preserve"> </w:t>
      </w:r>
      <w:r w:rsidR="003C6E1B">
        <w:rPr>
          <w:lang w:val="en-GB"/>
        </w:rPr>
        <w:fldChar w:fldCharType="begin" w:fldLock="1"/>
      </w:r>
      <w:r w:rsidR="005A3962">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mp; Kinney, 2001; Bretagnolle &lt;i&gt;et al.&lt;/i&gt;, 2016)","plainTextFormattedCitation":"(Levin, 1974; Voelker &amp; Kinney, 2001; Bretagnolle et al., 2016)","previouslyFormattedCitation":"(Levin, 1974; Voelker &amp; Kinney, 2001; Bretagnolle &lt;i&gt;et al.&lt;/i&gt;, 2016)"},"properties":{"noteIndex":0},"schema":"https://github.com/citation-style-language/schema/raw/master/csl-citation.json"}</w:instrText>
      </w:r>
      <w:r w:rsidR="003C6E1B">
        <w:rPr>
          <w:lang w:val="en-GB"/>
        </w:rPr>
        <w:fldChar w:fldCharType="separate"/>
      </w:r>
      <w:r w:rsidR="001D70E1" w:rsidRPr="001D70E1">
        <w:rPr>
          <w:noProof/>
          <w:lang w:val="en-GB"/>
        </w:rPr>
        <w:t xml:space="preserve">(Levin, 1974; Voelker &amp; Kinney, 2001; Bretagnolle </w:t>
      </w:r>
      <w:r w:rsidR="001D70E1" w:rsidRPr="001D70E1">
        <w:rPr>
          <w:i/>
          <w:noProof/>
          <w:lang w:val="en-GB"/>
        </w:rPr>
        <w:t>et al.</w:t>
      </w:r>
      <w:r w:rsidR="001D70E1" w:rsidRPr="001D70E1">
        <w:rPr>
          <w:noProof/>
          <w:lang w:val="en-GB"/>
        </w:rPr>
        <w:t>, 2016)</w:t>
      </w:r>
      <w:r w:rsidR="003C6E1B">
        <w:rPr>
          <w:lang w:val="en-GB"/>
        </w:rPr>
        <w:fldChar w:fldCharType="end"/>
      </w:r>
      <w:r w:rsidR="00E32DA9">
        <w:rPr>
          <w:lang w:val="en-GB"/>
        </w:rPr>
        <w:t xml:space="preserve">. </w:t>
      </w:r>
      <w:r w:rsidR="00876389">
        <w:rPr>
          <w:lang w:val="en-GB"/>
        </w:rPr>
        <w:t>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C35074">
        <w:rPr>
          <w:lang w:val="en-GB"/>
        </w:rPr>
        <w:t>counter</w:t>
      </w:r>
      <w:r w:rsidR="007F0CC1">
        <w:rPr>
          <w:lang w:val="en-GB"/>
        </w:rPr>
        <w:t>-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5A3962">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mp; Dunn, 2009; Sanyal &amp; Decocq, 2016)","plainTextFormattedCitation":"(Knothe &amp; Dunn, 2009; Sanyal &amp; Decocq, 2016)","previouslyFormattedCitation":"(Knothe &amp; Dunn, 2009; Sanyal &amp; Decocq, 2016)"},"properties":{"noteIndex":0},"schema":"https://github.com/citation-style-language/schema/raw/master/csl-citation.json"}</w:instrText>
      </w:r>
      <w:r w:rsidR="006D4DA7">
        <w:rPr>
          <w:lang w:val="en-GB"/>
        </w:rPr>
        <w:fldChar w:fldCharType="separate"/>
      </w:r>
      <w:r w:rsidR="001D70E1" w:rsidRPr="001D70E1">
        <w:rPr>
          <w:noProof/>
          <w:lang w:val="en-GB"/>
        </w:rPr>
        <w:t>(Knothe &amp; Dunn, 2009; Sanyal &amp; Decocq, 2016)</w:t>
      </w:r>
      <w:r w:rsidR="006D4DA7">
        <w:rPr>
          <w:lang w:val="en-GB"/>
        </w:rPr>
        <w:fldChar w:fldCharType="end"/>
      </w:r>
      <w:r w:rsidR="00AF5980">
        <w:rPr>
          <w:lang w:val="en-GB"/>
        </w:rPr>
        <w:t xml:space="preserve">, </w:t>
      </w:r>
      <w:r w:rsidR="00AF5980" w:rsidRPr="003374B1">
        <w:t xml:space="preserve">making </w:t>
      </w:r>
      <w:r w:rsidR="00AF5980" w:rsidRPr="003374B1">
        <w:lastRenderedPageBreak/>
        <w:t>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t>unsaturated fatty acids</w:t>
      </w:r>
      <w:r>
        <w:rPr>
          <w:lang w:val="en-GB"/>
        </w:rPr>
        <w:t xml:space="preserve"> increas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see Fig</w:t>
      </w:r>
      <w:r w:rsidR="00160F9C">
        <w:rPr>
          <w:lang w:val="en-GB"/>
        </w:rPr>
        <w:t>.</w:t>
      </w:r>
      <w:r w:rsidR="00267134">
        <w:rPr>
          <w:lang w:val="en-GB"/>
        </w:rPr>
        <w:t xml:space="preserve"> </w:t>
      </w:r>
      <w:r w:rsidR="00267134" w:rsidRPr="00160F9C">
        <w:rPr>
          <w:b/>
          <w:bCs/>
          <w:lang w:val="en-GB"/>
        </w:rPr>
        <w:t>1</w:t>
      </w:r>
      <w:r w:rsidR="00160F9C" w:rsidRPr="00160F9C">
        <w:rPr>
          <w:b/>
          <w:bCs/>
          <w:lang w:val="en-GB"/>
        </w:rPr>
        <w:t>a</w:t>
      </w:r>
      <w:r w:rsidR="00267134">
        <w:rPr>
          <w:lang w:val="en-GB"/>
        </w:rPr>
        <w:t xml:space="preserve"> for a </w:t>
      </w:r>
      <w:r w:rsidR="008E1966">
        <w:rPr>
          <w:lang w:val="en-GB"/>
        </w:rPr>
        <w:t>summary table</w:t>
      </w:r>
      <w:r>
        <w:rPr>
          <w:lang w:val="en-GB"/>
        </w:rPr>
        <w:t>.</w:t>
      </w:r>
    </w:p>
    <w:p w14:paraId="556E145E" w14:textId="4B4814D4" w:rsidR="007D41DF" w:rsidRDefault="000A103F" w:rsidP="00FD43D2">
      <w:pPr>
        <w:spacing w:line="360" w:lineRule="auto"/>
        <w:ind w:firstLine="720"/>
        <w:jc w:val="both"/>
        <w:rPr>
          <w:lang w:val="en-GB"/>
        </w:rPr>
      </w:pPr>
      <w:r>
        <w:rPr>
          <w:lang w:val="en-GB"/>
        </w:rPr>
        <w:t xml:space="preserve">Seed oil content and composition influence a wide range of biological functions and, as such, are crucial for plant adaptation </w:t>
      </w:r>
      <w:r w:rsidR="001B7A91">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mp; Decocq, 2016)","plainTextFormattedCitation":"(Levin, 1974; Sanyal &amp; Decocq, 2016)","previouslyFormattedCitation":"(Levin, 1974; Sanyal &amp; Decocq, 2016)"},"properties":{"noteIndex":0},"schema":"https://github.com/citation-style-language/schema/raw/master/csl-citation.json"}</w:instrText>
      </w:r>
      <w:r w:rsidR="001B7A91">
        <w:rPr>
          <w:lang w:val="en-GB"/>
        </w:rPr>
        <w:fldChar w:fldCharType="separate"/>
      </w:r>
      <w:r w:rsidR="001D70E1" w:rsidRPr="001D70E1">
        <w:rPr>
          <w:noProof/>
          <w:lang w:val="en-GB"/>
        </w:rPr>
        <w:t>(Levin, 1974; Sanyal &amp;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Pr>
          <w:lang w:val="en-GB"/>
        </w:rPr>
        <w:t xml:space="preserve"> </w:t>
      </w:r>
      <w:r w:rsidR="00227E92">
        <w:rPr>
          <w:lang w:val="en-GB"/>
        </w:rPr>
        <w:t>In the literature, t</w:t>
      </w:r>
      <w:r w:rsidR="005E402C">
        <w:rPr>
          <w:lang w:val="en-GB"/>
        </w:rPr>
        <w:t>here is a consensus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5A396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mp; Eastmond, 2012)","plainTextFormattedCitation":"(Ellis, 2006; Theodoulou &amp; Eastmond, 2012)","previouslyFormattedCitation":"(Ellis, 2006; Theodoulou &amp; Eastmond, 2012)"},"properties":{"noteIndex":0},"schema":"https://github.com/citation-style-language/schema/raw/master/csl-citation.json"}</w:instrText>
      </w:r>
      <w:r w:rsidR="00B9411F">
        <w:rPr>
          <w:lang w:val="en-GB"/>
        </w:rPr>
        <w:fldChar w:fldCharType="separate"/>
      </w:r>
      <w:r w:rsidR="001D70E1" w:rsidRPr="001D70E1">
        <w:rPr>
          <w:noProof/>
          <w:lang w:val="en-GB"/>
        </w:rPr>
        <w:t>(Ellis, 2006; Theodoulou &amp; Eastmond, 2012)</w:t>
      </w:r>
      <w:r w:rsidR="00B9411F">
        <w:rPr>
          <w:lang w:val="en-GB"/>
        </w:rPr>
        <w:fldChar w:fldCharType="end"/>
      </w:r>
      <w:r w:rsidR="005E402C">
        <w:rPr>
          <w:lang w:val="en-GB"/>
        </w:rPr>
        <w:t xml:space="preserve">. </w:t>
      </w:r>
      <w:r w:rsidR="003A4164">
        <w:rPr>
          <w:lang w:val="en-GB"/>
        </w:rPr>
        <w:t>In concordance with the correlations reported</w:t>
      </w:r>
      <w:r>
        <w:rPr>
          <w:lang w:val="en-GB"/>
        </w:rPr>
        <w:t>,</w:t>
      </w:r>
      <w:r w:rsidR="00720002">
        <w:rPr>
          <w:lang w:val="en-GB"/>
        </w:rPr>
        <w:t xml:space="preserve"> and since seed mass influences</w:t>
      </w:r>
      <w:r w:rsidR="00227E92">
        <w:rPr>
          <w:lang w:val="en-GB"/>
        </w:rPr>
        <w:t>,</w:t>
      </w:r>
      <w:r w:rsidR="009319E8">
        <w:rPr>
          <w:lang w:val="en-GB"/>
        </w:rPr>
        <w:t xml:space="preserve"> </w:t>
      </w:r>
      <w:r w:rsidR="00720002">
        <w:rPr>
          <w:lang w:val="en-GB"/>
        </w:rPr>
        <w:t xml:space="preserve">among other things, dispersal </w:t>
      </w:r>
      <w:r w:rsidR="00D82075">
        <w:rPr>
          <w:lang w:val="en-GB"/>
        </w:rPr>
        <w:fldChar w:fldCharType="begin" w:fldLock="1"/>
      </w:r>
      <w:r w:rsidR="005A3962">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t;i&gt;et al.&lt;/i&gt;, 1996)","plainTextFormattedCitation":"(Westoby et al., 1996)","previouslyFormattedCitation":"(Westoby &lt;i&gt;et al.&lt;/i&gt;, 1996)"},"properties":{"noteIndex":0},"schema":"https://github.com/citation-style-language/schema/raw/master/csl-citation.json"}</w:instrText>
      </w:r>
      <w:r w:rsidR="00D82075">
        <w:rPr>
          <w:lang w:val="en-GB"/>
        </w:rPr>
        <w:fldChar w:fldCharType="separate"/>
      </w:r>
      <w:r w:rsidR="001D70E1" w:rsidRPr="001D70E1">
        <w:rPr>
          <w:noProof/>
          <w:lang w:val="en-GB"/>
        </w:rPr>
        <w:t xml:space="preserve">(Westoby </w:t>
      </w:r>
      <w:r w:rsidR="001D70E1" w:rsidRPr="001D70E1">
        <w:rPr>
          <w:i/>
          <w:noProof/>
          <w:lang w:val="en-GB"/>
        </w:rPr>
        <w:t>et al.</w:t>
      </w:r>
      <w:r w:rsidR="001D70E1" w:rsidRPr="001D70E1">
        <w:rPr>
          <w:noProof/>
          <w:lang w:val="en-GB"/>
        </w:rPr>
        <w:t>, 1996)</w:t>
      </w:r>
      <w:r w:rsidR="00D82075">
        <w:rPr>
          <w:lang w:val="en-GB"/>
        </w:rPr>
        <w:fldChar w:fldCharType="end"/>
      </w:r>
      <w:r w:rsidR="00720002">
        <w:rPr>
          <w:lang w:val="en-GB"/>
        </w:rPr>
        <w:t xml:space="preserve"> and germination rat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w:t>
      </w:r>
      <w:r w:rsidR="00227E92">
        <w:rPr>
          <w:lang w:val="en-GB"/>
        </w:rPr>
        <w:t xml:space="preserve"> </w:t>
      </w:r>
      <w:r w:rsidR="00720002">
        <w:rPr>
          <w:lang w:val="en-GB"/>
        </w:rPr>
        <w:t xml:space="preserve">there could be indirect correlations between oil content and other seed traits and functions. Thus, </w:t>
      </w:r>
      <w:r>
        <w:rPr>
          <w:lang w:val="en-GB"/>
        </w:rPr>
        <w:t xml:space="preserve">selection could </w:t>
      </w:r>
      <w:r w:rsidR="000E4CC2">
        <w:rPr>
          <w:lang w:val="en-GB"/>
        </w:rPr>
        <w:t>act</w:t>
      </w:r>
      <w:r>
        <w:rPr>
          <w:lang w:val="en-GB"/>
        </w:rPr>
        <w:t xml:space="preserve"> simultaneously on multiple seed traits </w:t>
      </w:r>
      <w:r w:rsidR="006E763A">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6E763A">
        <w:rPr>
          <w:lang w:val="en-GB"/>
        </w:rPr>
        <w:fldChar w:fldCharType="separate"/>
      </w:r>
      <w:r w:rsidR="001D70E1" w:rsidRPr="001D70E1">
        <w:rPr>
          <w:noProof/>
          <w:lang w:val="en-GB"/>
        </w:rPr>
        <w:t>(Sanyal &amp; Decocq, 2016)</w:t>
      </w:r>
      <w:r w:rsidR="006E763A">
        <w:rPr>
          <w:lang w:val="en-GB"/>
        </w:rPr>
        <w:fldChar w:fldCharType="end"/>
      </w:r>
      <w:r w:rsidR="008C35C4">
        <w:rPr>
          <w:lang w:val="en-GB"/>
        </w:rPr>
        <w:t>.</w:t>
      </w:r>
      <w:r>
        <w:rPr>
          <w:lang w:val="en-GB"/>
        </w:rPr>
        <w:t xml:space="preserve"> Previous studies have</w:t>
      </w:r>
      <w:r w:rsidR="006C59E2">
        <w:rPr>
          <w:lang w:val="en-GB"/>
        </w:rPr>
        <w:t xml:space="preserve"> </w:t>
      </w:r>
      <w:r>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Pr>
          <w:lang w:val="en-GB"/>
        </w:rPr>
        <w:t xml:space="preserve">, meaning the ability of seeds to remain viable over </w:t>
      </w:r>
      <w:r w:rsidR="00D10154">
        <w:rPr>
          <w:lang w:val="en-GB"/>
        </w:rPr>
        <w:t>specific</w:t>
      </w:r>
      <w:r>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Pr>
          <w:lang w:val="en-GB"/>
        </w:rPr>
        <w:t xml:space="preserve">. Secondary </w:t>
      </w:r>
      <w:r w:rsidR="000A00FC">
        <w:rPr>
          <w:lang w:val="en-GB"/>
        </w:rPr>
        <w:t>lipid oxidation</w:t>
      </w:r>
      <w:r w:rsidR="003C29F2">
        <w:rPr>
          <w:lang w:val="en-GB"/>
        </w:rPr>
        <w:t xml:space="preserve"> metabolites</w:t>
      </w:r>
      <w:r>
        <w:rPr>
          <w:lang w:val="en-GB"/>
        </w:rPr>
        <w:t>,</w:t>
      </w:r>
      <w:r w:rsidR="000A00FC">
        <w:rPr>
          <w:lang w:val="en-GB"/>
        </w:rPr>
        <w:t xml:space="preserve"> needed</w:t>
      </w:r>
      <w:r>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Pr>
          <w:lang w:val="en-GB"/>
        </w:rPr>
        <w:t xml:space="preserve">, the oxidation of </w:t>
      </w:r>
      <w:r w:rsidR="00871ADE">
        <w:rPr>
          <w:lang w:val="en-GB"/>
        </w:rPr>
        <w:t>unsaturated fatty acids</w:t>
      </w:r>
      <w:r>
        <w:rPr>
          <w:lang w:val="en-GB"/>
        </w:rPr>
        <w:t xml:space="preserve"> contributes significantly to </w:t>
      </w:r>
      <w:r w:rsidR="000F42D5">
        <w:rPr>
          <w:lang w:val="en-GB"/>
        </w:rPr>
        <w:t>producing</w:t>
      </w:r>
      <w:r>
        <w:rPr>
          <w:lang w:val="en-GB"/>
        </w:rPr>
        <w:t xml:space="preserve"> free radicals and subsequent attacks </w:t>
      </w:r>
      <w:r w:rsidR="00667C07">
        <w:rPr>
          <w:lang w:val="en-GB"/>
        </w:rPr>
        <w:t xml:space="preserve">by these radicals </w:t>
      </w:r>
      <w:r w:rsidR="00573981">
        <w:rPr>
          <w:lang w:val="en-GB"/>
        </w:rPr>
        <w:fldChar w:fldCharType="begin" w:fldLock="1"/>
      </w:r>
      <w:r w:rsidR="005A3962">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mp; Mattick, 1976)","plainTextFormattedCitation":"(Harman &amp; Mattick, 1976)","previouslyFormattedCitation":"(Harman &amp; Mattick, 1976)"},"properties":{"noteIndex":0},"schema":"https://github.com/citation-style-language/schema/raw/master/csl-citation.json"}</w:instrText>
      </w:r>
      <w:r w:rsidR="00573981">
        <w:rPr>
          <w:lang w:val="en-GB"/>
        </w:rPr>
        <w:fldChar w:fldCharType="separate"/>
      </w:r>
      <w:r w:rsidR="001D70E1" w:rsidRPr="001D70E1">
        <w:rPr>
          <w:noProof/>
          <w:lang w:val="en-GB"/>
        </w:rPr>
        <w:t>(Harman &amp; Mattick, 1976)</w:t>
      </w:r>
      <w:r w:rsidR="00573981">
        <w:rPr>
          <w:lang w:val="en-GB"/>
        </w:rPr>
        <w:fldChar w:fldCharType="end"/>
      </w:r>
      <w:r>
        <w:rPr>
          <w:lang w:val="en-GB"/>
        </w:rPr>
        <w:t xml:space="preserve">. To prevent deleterious effects, oily seeds also store antioxidants, and </w:t>
      </w:r>
      <w:r w:rsidR="00152857">
        <w:rPr>
          <w:lang w:val="en-GB"/>
        </w:rPr>
        <w:t>studies</w:t>
      </w:r>
      <w:r>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Pr>
          <w:lang w:val="en-GB"/>
        </w:rPr>
        <w:t xml:space="preserve">. </w:t>
      </w:r>
      <w:r w:rsidRPr="00E57437">
        <w:rPr>
          <w:lang w:val="en-GB"/>
        </w:rPr>
        <w:t xml:space="preserve">Accordingly, previous studies have found oily seeds to be more </w:t>
      </w:r>
      <w:r w:rsidR="00667C07" w:rsidRPr="00E57437">
        <w:rPr>
          <w:lang w:val="en-GB"/>
        </w:rPr>
        <w:t xml:space="preserve">prone </w:t>
      </w:r>
      <w:r w:rsidRPr="000E15A0">
        <w:rPr>
          <w:lang w:val="en-GB"/>
        </w:rPr>
        <w:t>to ageing</w:t>
      </w:r>
      <w:r w:rsidR="00CE424E" w:rsidRPr="000E15A0">
        <w:rPr>
          <w:lang w:val="en-GB"/>
        </w:rPr>
        <w:t xml:space="preserve"> </w:t>
      </w:r>
      <w:r w:rsidR="00CE424E" w:rsidRPr="00E57437">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CE424E" w:rsidRPr="00E57437">
        <w:rPr>
          <w:lang w:val="en-GB"/>
        </w:rPr>
        <w:fldChar w:fldCharType="separate"/>
      </w:r>
      <w:r w:rsidR="001D70E1" w:rsidRPr="001D70E1">
        <w:rPr>
          <w:noProof/>
          <w:lang w:val="en-GB"/>
        </w:rPr>
        <w:t xml:space="preserve">(Nagel &amp; Börner, 2010; Neto </w:t>
      </w:r>
      <w:r w:rsidR="001D70E1" w:rsidRPr="001D70E1">
        <w:rPr>
          <w:i/>
          <w:noProof/>
          <w:lang w:val="en-GB"/>
        </w:rPr>
        <w:t>et al.</w:t>
      </w:r>
      <w:r w:rsidR="001D70E1" w:rsidRPr="001D70E1">
        <w:rPr>
          <w:noProof/>
          <w:lang w:val="en-GB"/>
        </w:rPr>
        <w:t>, 2019)</w:t>
      </w:r>
      <w:r w:rsidR="00CE424E" w:rsidRPr="00E57437">
        <w:rPr>
          <w:lang w:val="en-GB"/>
        </w:rPr>
        <w:fldChar w:fldCharType="end"/>
      </w:r>
      <w:r w:rsidRPr="00E57437">
        <w:rPr>
          <w:lang w:val="en-GB"/>
        </w:rPr>
        <w:t xml:space="preserve">, and detailed studies, including oil composition, have also shown that a higher proportion of </w:t>
      </w:r>
      <w:r w:rsidR="00871ADE" w:rsidRPr="000E15A0">
        <w:rPr>
          <w:lang w:val="en-GB"/>
        </w:rPr>
        <w:t>unsaturated fatty acids</w:t>
      </w:r>
      <w:r w:rsidRPr="000E15A0">
        <w:rPr>
          <w:lang w:val="en-GB"/>
        </w:rPr>
        <w:t xml:space="preserve"> is associated with shorter longevity</w:t>
      </w:r>
      <w:r w:rsidR="007239A3" w:rsidRPr="000E15A0">
        <w:rPr>
          <w:lang w:val="en-GB"/>
        </w:rPr>
        <w:t xml:space="preserve"> </w:t>
      </w:r>
      <w:r w:rsidR="007239A3" w:rsidRPr="00E57437">
        <w:rPr>
          <w:lang w:val="en-GB"/>
        </w:rPr>
        <w:fldChar w:fldCharType="begin" w:fldLock="1"/>
      </w:r>
      <w:r w:rsidR="005D4103" w:rsidRPr="00E57437">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sidRPr="00E57437">
        <w:rPr>
          <w:lang w:val="en-GB"/>
        </w:rPr>
        <w:fldChar w:fldCharType="separate"/>
      </w:r>
      <w:r w:rsidR="007239A3" w:rsidRPr="00E57437">
        <w:rPr>
          <w:noProof/>
          <w:lang w:val="en-GB"/>
        </w:rPr>
        <w:t>(Hoekstra, 2005)</w:t>
      </w:r>
      <w:r w:rsidR="007239A3" w:rsidRPr="00E57437">
        <w:rPr>
          <w:lang w:val="en-GB"/>
        </w:rPr>
        <w:fldChar w:fldCharType="end"/>
      </w:r>
      <w:r w:rsidRPr="00E57437">
        <w:rPr>
          <w:lang w:val="en-GB"/>
        </w:rPr>
        <w:t>. Thus</w:t>
      </w:r>
      <w:r>
        <w:rPr>
          <w:lang w:val="en-GB"/>
        </w:rPr>
        <w:t>,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Pr>
          <w:lang w:val="en-GB"/>
        </w:rPr>
        <w:t>. Further investigations on the effects of seed oil content and composition on longevity are desirable</w:t>
      </w:r>
      <w:r w:rsidR="005D4103">
        <w:rPr>
          <w:lang w:val="en-GB"/>
        </w:rPr>
        <w:t xml:space="preserve"> </w:t>
      </w:r>
      <w:r w:rsidR="005D4103">
        <w:rPr>
          <w:lang w:val="en-GB"/>
        </w:rPr>
        <w:fldChar w:fldCharType="begin" w:fldLock="1"/>
      </w:r>
      <w:r w:rsidR="005A3962">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mp; Dickie, 2003)","plainTextFormattedCitation":"(Pritchard &amp; Dickie, 2003)","previouslyFormattedCitation":"(Pritchard &amp; Dickie, 2003)"},"properties":{"noteIndex":0},"schema":"https://github.com/citation-style-language/schema/raw/master/csl-citation.json"}</w:instrText>
      </w:r>
      <w:r w:rsidR="005D4103">
        <w:rPr>
          <w:lang w:val="en-GB"/>
        </w:rPr>
        <w:fldChar w:fldCharType="separate"/>
      </w:r>
      <w:r w:rsidR="001D70E1" w:rsidRPr="001D70E1">
        <w:rPr>
          <w:noProof/>
          <w:lang w:val="en-GB"/>
        </w:rPr>
        <w:t>(Pritchard &amp; Dickie, 2003)</w:t>
      </w:r>
      <w:r w:rsidR="005D4103">
        <w:rPr>
          <w:lang w:val="en-GB"/>
        </w:rPr>
        <w:fldChar w:fldCharType="end"/>
      </w:r>
      <w:r w:rsidR="002918FC">
        <w:rPr>
          <w:lang w:val="en-GB"/>
        </w:rPr>
        <w:t xml:space="preserve"> but</w:t>
      </w:r>
      <w:r>
        <w:rPr>
          <w:lang w:val="en-GB"/>
        </w:rPr>
        <w:t xml:space="preserve"> are lacking for </w:t>
      </w:r>
      <w:r w:rsidR="00296E66">
        <w:rPr>
          <w:lang w:val="en-GB"/>
        </w:rPr>
        <w:t>most</w:t>
      </w:r>
      <w:r>
        <w:rPr>
          <w:lang w:val="en-GB"/>
        </w:rPr>
        <w:t xml:space="preserve"> wild species.</w:t>
      </w:r>
      <w:r w:rsidR="006C0DCA">
        <w:rPr>
          <w:lang w:val="en-GB"/>
        </w:rPr>
        <w:t xml:space="preserve"> </w:t>
      </w:r>
      <w:r w:rsidR="008B3E4C">
        <w:rPr>
          <w:lang w:val="en-GB"/>
        </w:rPr>
        <w:t>Another key process</w:t>
      </w:r>
      <w:r w:rsidR="00372604">
        <w:rPr>
          <w:lang w:val="en-GB"/>
        </w:rPr>
        <w:t xml:space="preserve"> in 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5A3962">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lt;i&gt;et al.&lt;/i&gt;, 2010)","plainTextFormattedCitation":"(Nonogaki et al., 2010)","previouslyFormattedCitation":"(Nonogaki &lt;i&gt;et al.&lt;/i&gt;, 2010)"},"properties":{"noteIndex":0},"schema":"https://github.com/citation-style-language/schema/raw/master/csl-citation.json"}</w:instrText>
      </w:r>
      <w:r w:rsidR="00925210">
        <w:rPr>
          <w:lang w:val="en-GB"/>
        </w:rPr>
        <w:fldChar w:fldCharType="separate"/>
      </w:r>
      <w:r w:rsidR="001D70E1" w:rsidRPr="001D70E1">
        <w:rPr>
          <w:noProof/>
          <w:lang w:val="en-GB"/>
        </w:rPr>
        <w:t xml:space="preserve">(Nonogaki </w:t>
      </w:r>
      <w:r w:rsidR="001D70E1" w:rsidRPr="001D70E1">
        <w:rPr>
          <w:i/>
          <w:noProof/>
          <w:lang w:val="en-GB"/>
        </w:rPr>
        <w:t>et al.</w:t>
      </w:r>
      <w:r w:rsidR="001D70E1" w:rsidRPr="001D70E1">
        <w:rPr>
          <w:noProof/>
          <w:lang w:val="en-GB"/>
        </w:rPr>
        <w:t>,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5A3962">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076368">
        <w:rPr>
          <w:lang w:val="en-GB"/>
        </w:rPr>
        <w:fldChar w:fldCharType="separate"/>
      </w:r>
      <w:r w:rsidR="001D70E1" w:rsidRPr="001D70E1">
        <w:rPr>
          <w:noProof/>
          <w:lang w:val="en-GB"/>
        </w:rPr>
        <w:t xml:space="preserve">(Gardarin </w:t>
      </w:r>
      <w:r w:rsidR="001D70E1" w:rsidRPr="001D70E1">
        <w:rPr>
          <w:i/>
          <w:noProof/>
          <w:lang w:val="en-GB"/>
        </w:rPr>
        <w:t>et al.</w:t>
      </w:r>
      <w:r w:rsidR="001D70E1" w:rsidRPr="001D70E1">
        <w:rPr>
          <w:noProof/>
          <w:lang w:val="en-GB"/>
        </w:rPr>
        <w:t>,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 xml:space="preserve">higher competition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Additionally, </w:t>
      </w:r>
      <w:r w:rsidR="00BD569C">
        <w:rPr>
          <w:lang w:val="en-GB"/>
        </w:rPr>
        <w:t xml:space="preserve">it has also been reported that due to the different fatty </w:t>
      </w:r>
      <w:r w:rsidR="00AE4E78">
        <w:rPr>
          <w:lang w:val="en-GB"/>
        </w:rPr>
        <w:t>acid</w:t>
      </w:r>
      <w:r w:rsidR="00BD569C">
        <w:rPr>
          <w:lang w:val="en-GB"/>
        </w:rPr>
        <w:t xml:space="preserve"> melting points</w:t>
      </w:r>
      <w:r w:rsidR="00DE668D">
        <w:rPr>
          <w:lang w:val="en-GB"/>
        </w:rPr>
        <w:t xml:space="preserve">, under </w:t>
      </w:r>
      <w:r w:rsidR="00DE668D">
        <w:rPr>
          <w:lang w:val="en-GB"/>
        </w:rPr>
        <w:lastRenderedPageBreak/>
        <w:t>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p>
    <w:p w14:paraId="37DFD6E6" w14:textId="30B22716" w:rsidR="001002A7" w:rsidRDefault="002B293D" w:rsidP="00FD43D2">
      <w:pPr>
        <w:spacing w:line="360" w:lineRule="auto"/>
        <w:ind w:firstLine="720"/>
        <w:jc w:val="both"/>
        <w:rPr>
          <w:lang w:val="en-GB"/>
        </w:rPr>
      </w:pPr>
      <w:r>
        <w:rPr>
          <w:lang w:val="en-GB"/>
        </w:rPr>
        <w:t xml:space="preserve">In </w:t>
      </w:r>
      <w:r w:rsidR="00296E66">
        <w:rPr>
          <w:lang w:val="en-GB"/>
        </w:rPr>
        <w:t>a pioneering study on wild species</w:t>
      </w:r>
      <w:r>
        <w:rPr>
          <w:lang w:val="en-GB"/>
        </w:rPr>
        <w:t xml:space="preserve">, Levin (1974) found significant seed oil content variations depending on habitat type (oil </w:t>
      </w:r>
      <w:r w:rsidR="00D82773">
        <w:rPr>
          <w:lang w:val="en-GB"/>
        </w:rPr>
        <w:t xml:space="preserve">content </w:t>
      </w:r>
      <w:r>
        <w:rPr>
          <w:lang w:val="en-GB"/>
        </w:rPr>
        <w:t xml:space="preserve">increased </w:t>
      </w:r>
      <w:r w:rsidR="0042798E">
        <w:rPr>
          <w:lang w:val="en-GB"/>
        </w:rPr>
        <w:t xml:space="preserve">in </w:t>
      </w:r>
      <w:r w:rsidR="005A6AD8">
        <w:rPr>
          <w:lang w:val="en-GB"/>
        </w:rPr>
        <w:t>woodlands</w:t>
      </w:r>
      <w:r>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Pr>
          <w:lang w:val="en-GB"/>
        </w:rPr>
        <w:t xml:space="preserve">. However, a more recent study found a </w:t>
      </w:r>
      <w:r w:rsidR="00630BFE">
        <w:rPr>
          <w:lang w:val="en-GB"/>
        </w:rPr>
        <w:t xml:space="preserve">general </w:t>
      </w:r>
      <w:r>
        <w:rPr>
          <w:lang w:val="en-GB"/>
        </w:rPr>
        <w:t>latitudinal gradient</w:t>
      </w:r>
      <w:r w:rsidR="00113606">
        <w:rPr>
          <w:lang w:val="en-GB"/>
        </w:rPr>
        <w:t xml:space="preserve">, </w:t>
      </w:r>
      <w:r>
        <w:rPr>
          <w:lang w:val="en-GB"/>
        </w:rPr>
        <w:t>with higher seed oil content in tropical plants compared to temperate plants</w:t>
      </w:r>
      <w:r w:rsidR="00BD0559">
        <w:rPr>
          <w:lang w:val="en-GB"/>
        </w:rPr>
        <w:t xml:space="preserve"> </w:t>
      </w:r>
      <w:r w:rsidR="00BD0559">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BD0559">
        <w:rPr>
          <w:lang w:val="en-GB"/>
        </w:rPr>
        <w:fldChar w:fldCharType="separate"/>
      </w:r>
      <w:r w:rsidR="001D70E1" w:rsidRPr="001D70E1">
        <w:rPr>
          <w:noProof/>
          <w:lang w:val="en-GB"/>
        </w:rPr>
        <w:t>(Sanyal &amp; Decocq, 2016)</w:t>
      </w:r>
      <w:r w:rsidR="00BD0559">
        <w:rPr>
          <w:lang w:val="en-GB"/>
        </w:rPr>
        <w:fldChar w:fldCharType="end"/>
      </w:r>
      <w:r w:rsidR="00A52439">
        <w:rPr>
          <w:lang w:val="en-GB"/>
        </w:rPr>
        <w:t>.</w:t>
      </w:r>
      <w:r>
        <w:rPr>
          <w:lang w:val="en-GB"/>
        </w:rPr>
        <w:t xml:space="preserve"> </w:t>
      </w:r>
      <w:r w:rsidR="00A52439">
        <w:rPr>
          <w:lang w:val="en-GB"/>
        </w:rPr>
        <w:t>I</w:t>
      </w:r>
      <w:r>
        <w:rPr>
          <w:lang w:val="en-GB"/>
        </w:rPr>
        <w:t xml:space="preserve">n the tropics, seeds need higher energy to </w:t>
      </w:r>
      <w:r w:rsidR="00587080">
        <w:rPr>
          <w:lang w:val="en-GB"/>
        </w:rPr>
        <w:t xml:space="preserve">germinate fast and </w:t>
      </w:r>
      <w:r>
        <w:rPr>
          <w:lang w:val="en-GB"/>
        </w:rPr>
        <w:t xml:space="preserve">survive the first life stages with high competition </w:t>
      </w:r>
      <w:r w:rsidR="00754CC6">
        <w:rPr>
          <w:lang w:val="en-GB"/>
        </w:rPr>
        <w:t>for light</w:t>
      </w:r>
      <w:r>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Pr>
          <w:lang w:val="en-GB"/>
        </w:rPr>
        <w:t xml:space="preserve">. In the same study, they also found significant oil composition gradients, with </w:t>
      </w:r>
      <w:r w:rsidR="00335DC7">
        <w:rPr>
          <w:lang w:val="en-GB"/>
        </w:rPr>
        <w:t>saturated fatty acids</w:t>
      </w:r>
      <w:r>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879FE">
        <w:rPr>
          <w:lang w:val="en-GB"/>
        </w:rPr>
        <w:fldChar w:fldCharType="separate"/>
      </w:r>
      <w:r w:rsidR="001D70E1" w:rsidRPr="001D70E1">
        <w:rPr>
          <w:noProof/>
          <w:lang w:val="en-GB"/>
        </w:rPr>
        <w:t>(Sanyal &amp; Decocq, 2016)</w:t>
      </w:r>
      <w:r w:rsidR="003879FE">
        <w:rPr>
          <w:lang w:val="en-GB"/>
        </w:rPr>
        <w:fldChar w:fldCharType="end"/>
      </w:r>
      <w:r>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E73607">
        <w:rPr>
          <w:lang w:val="en-GB"/>
        </w:rPr>
        <w:fldChar w:fldCharType="separate"/>
      </w:r>
      <w:r w:rsidR="001D70E1" w:rsidRPr="001D70E1">
        <w:rPr>
          <w:noProof/>
          <w:lang w:val="en-GB"/>
        </w:rPr>
        <w:t>(Piper &amp;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E73607">
        <w:rPr>
          <w:lang w:val="en-GB"/>
        </w:rPr>
        <w:fldChar w:fldCharType="separate"/>
      </w:r>
      <w:r w:rsidR="001D70E1" w:rsidRPr="001D70E1">
        <w:rPr>
          <w:noProof/>
          <w:lang w:val="en-GB"/>
        </w:rPr>
        <w:t>(Sanyal &amp; Linder, 2013)</w:t>
      </w:r>
      <w:r w:rsidR="00E73607">
        <w:rPr>
          <w:lang w:val="en-GB"/>
        </w:rPr>
        <w:fldChar w:fldCharType="end"/>
      </w:r>
      <w:r w:rsidR="00E73607">
        <w:rPr>
          <w:lang w:val="en-GB"/>
        </w:rPr>
        <w:t xml:space="preserve">. </w:t>
      </w:r>
      <w:r w:rsidR="00242163">
        <w:rPr>
          <w:lang w:val="en-GB"/>
        </w:rPr>
        <w:t>Additionally, t</w:t>
      </w:r>
      <w:r>
        <w:rPr>
          <w:lang w:val="en-GB"/>
        </w:rPr>
        <w:t xml:space="preserve">he different </w:t>
      </w:r>
      <w:r w:rsidR="00AF135E">
        <w:rPr>
          <w:lang w:val="en-GB"/>
        </w:rPr>
        <w:t>fatty acid</w:t>
      </w:r>
      <w:r>
        <w:rPr>
          <w:lang w:val="en-GB"/>
        </w:rPr>
        <w:t xml:space="preserve"> melting points </w:t>
      </w:r>
      <w:r w:rsidR="00242163">
        <w:rPr>
          <w:lang w:val="en-GB"/>
        </w:rPr>
        <w:t>can give a complementary explanation</w:t>
      </w:r>
      <w:r>
        <w:rPr>
          <w:lang w:val="en-GB"/>
        </w:rPr>
        <w:t xml:space="preserve">. At higher latitudes (cooler temperatures), seeds with higher </w:t>
      </w:r>
      <w:r w:rsidR="00335DC7">
        <w:rPr>
          <w:lang w:val="en-GB"/>
        </w:rPr>
        <w:t>unsaturated fatty acids</w:t>
      </w:r>
      <w:r>
        <w:rPr>
          <w:lang w:val="en-GB"/>
        </w:rPr>
        <w:t xml:space="preserve"> proportions, which have a lower melting point, can access the energy stored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At lower latitudes (higher temperatures), seeds do not have </w:t>
      </w:r>
      <w:r w:rsidR="00FC3532">
        <w:rPr>
          <w:lang w:val="en-GB"/>
        </w:rPr>
        <w:t xml:space="preserve">a </w:t>
      </w:r>
      <w:r>
        <w:rPr>
          <w:lang w:val="en-GB"/>
        </w:rPr>
        <w:t xml:space="preserve">temperature limitation to access higher </w:t>
      </w:r>
      <w:r w:rsidR="00335DC7">
        <w:rPr>
          <w:lang w:val="en-GB"/>
        </w:rPr>
        <w:t>saturated fatty acids</w:t>
      </w:r>
      <w:r>
        <w:rPr>
          <w:lang w:val="en-GB"/>
        </w:rPr>
        <w:t xml:space="preserve"> energy resources with higher melting points </w:t>
      </w:r>
      <w:r w:rsidR="00F4145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Decocq, 2016)</w:t>
      </w:r>
      <w:r w:rsidR="00F4145E">
        <w:rPr>
          <w:lang w:val="en-GB"/>
        </w:rPr>
        <w:fldChar w:fldCharType="end"/>
      </w:r>
      <w:r>
        <w:rPr>
          <w:lang w:val="en-GB"/>
        </w:rPr>
        <w:t>. Consequently, seed oil content and composition seem to be under strong selection by temperature at both micro- and macro-</w:t>
      </w:r>
      <w:r w:rsidR="00046CA6">
        <w:rPr>
          <w:lang w:val="en-GB"/>
        </w:rPr>
        <w:t xml:space="preserve">ecological </w:t>
      </w:r>
      <w:r>
        <w:rPr>
          <w:lang w:val="en-GB"/>
        </w:rPr>
        <w:t xml:space="preserve">levels </w:t>
      </w:r>
      <w:r w:rsidR="00F4145E">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Linder, 2013; Sanyal &amp; Decocq, 2016)","plainTextFormattedCitation":"(Sanyal &amp; Linder, 2013; Sanyal &amp; Decocq, 2016)","previouslyFormattedCitation":"(Sanyal &amp; Linder, 2013; 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Linder, 2013; Sanyal &amp; Decocq, 2016)</w:t>
      </w:r>
      <w:r w:rsidR="00F4145E">
        <w:rPr>
          <w:lang w:val="en-GB"/>
        </w:rPr>
        <w:fldChar w:fldCharType="end"/>
      </w:r>
      <w:r>
        <w:rPr>
          <w:lang w:val="en-GB"/>
        </w:rPr>
        <w:t>.</w:t>
      </w:r>
    </w:p>
    <w:p w14:paraId="35971EA9" w14:textId="68F1507A" w:rsidR="001F45AE" w:rsidRDefault="00B3140E" w:rsidP="001F45AE">
      <w:pPr>
        <w:spacing w:line="360" w:lineRule="auto"/>
        <w:jc w:val="both"/>
        <w:rPr>
          <w:lang w:val="en-GB"/>
        </w:rPr>
      </w:pPr>
      <w:r>
        <w:rPr>
          <w:noProof/>
          <w:lang w:val="en-GB"/>
        </w:rPr>
        <w:drawing>
          <wp:inline distT="0" distB="0" distL="0" distR="0" wp14:anchorId="0DB14D23" wp14:editId="60FEF81D">
            <wp:extent cx="5397500" cy="2811145"/>
            <wp:effectExtent l="0" t="0" r="0" b="8255"/>
            <wp:docPr id="4720113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2811145"/>
                    </a:xfrm>
                    <a:prstGeom prst="rect">
                      <a:avLst/>
                    </a:prstGeom>
                    <a:noFill/>
                    <a:ln>
                      <a:noFill/>
                    </a:ln>
                  </pic:spPr>
                </pic:pic>
              </a:graphicData>
            </a:graphic>
          </wp:inline>
        </w:drawing>
      </w:r>
    </w:p>
    <w:p w14:paraId="4E1D8820" w14:textId="70A5C786" w:rsidR="001F45AE" w:rsidRPr="004B7F59" w:rsidRDefault="001F45AE" w:rsidP="001F45AE">
      <w:pPr>
        <w:spacing w:line="360" w:lineRule="auto"/>
        <w:jc w:val="both"/>
        <w:rPr>
          <w:lang w:val="en-GB"/>
        </w:rPr>
      </w:pPr>
      <w:r>
        <w:rPr>
          <w:lang w:val="en-GB"/>
        </w:rPr>
        <w:lastRenderedPageBreak/>
        <w:t>Figure 1</w:t>
      </w:r>
      <w:r w:rsidR="00071302">
        <w:rPr>
          <w:lang w:val="en-GB"/>
        </w:rPr>
        <w:t xml:space="preserve">. </w:t>
      </w:r>
      <w:r w:rsidR="00B3140E">
        <w:rPr>
          <w:lang w:val="en-GB"/>
        </w:rPr>
        <w:t>(</w:t>
      </w:r>
      <w:r w:rsidR="00B77CF8" w:rsidRPr="00B77CF8">
        <w:rPr>
          <w:b/>
          <w:bCs/>
          <w:lang w:val="en-GB"/>
        </w:rPr>
        <w:t>a</w:t>
      </w:r>
      <w:r w:rsidR="00EB7F4B">
        <w:rPr>
          <w:lang w:val="en-GB"/>
        </w:rPr>
        <w:t>)</w:t>
      </w:r>
      <w:r w:rsidR="00A42EE2">
        <w:rPr>
          <w:lang w:val="en-GB"/>
        </w:rPr>
        <w:t xml:space="preserve"> </w:t>
      </w:r>
      <w:r w:rsidR="004E5F1F">
        <w:rPr>
          <w:lang w:val="en-GB"/>
        </w:rPr>
        <w:t>Fatty acid biochemical properties</w:t>
      </w:r>
      <w:r w:rsidR="00B77CF8">
        <w:rPr>
          <w:lang w:val="en-GB"/>
        </w:rPr>
        <w:t>;</w:t>
      </w:r>
      <w:r w:rsidR="0048577E">
        <w:rPr>
          <w:lang w:val="en-GB"/>
        </w:rPr>
        <w:t xml:space="preserve"> </w:t>
      </w:r>
      <w:r w:rsidR="00B3140E">
        <w:rPr>
          <w:lang w:val="en-GB"/>
        </w:rPr>
        <w:t>(</w:t>
      </w:r>
      <w:r w:rsidR="00B77CF8" w:rsidRPr="00B77CF8">
        <w:rPr>
          <w:b/>
          <w:bCs/>
          <w:lang w:val="en-GB"/>
        </w:rPr>
        <w:t>b</w:t>
      </w:r>
      <w:r w:rsidR="00A42EE2">
        <w:rPr>
          <w:lang w:val="en-GB"/>
        </w:rPr>
        <w:t xml:space="preserve">)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patterns expected in our study.</w:t>
      </w:r>
    </w:p>
    <w:p w14:paraId="00FD6142" w14:textId="1C8E1F0A"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biological </w:t>
      </w:r>
      <w:r w:rsidR="00EF44E3">
        <w:rPr>
          <w:lang w:val="en-GB"/>
        </w:rPr>
        <w:t>correlat</w:t>
      </w:r>
      <w:r w:rsidR="00C403D2">
        <w:rPr>
          <w:lang w:val="en-GB"/>
        </w:rPr>
        <w:t>ions</w:t>
      </w:r>
      <w:r w:rsidR="00EF44E3">
        <w:rPr>
          <w:lang w:val="en-GB"/>
        </w:rPr>
        <w:t xml:space="preserve"> </w:t>
      </w:r>
      <w:r>
        <w:rPr>
          <w:lang w:val="en-GB"/>
        </w:rPr>
        <w:t>and</w:t>
      </w:r>
      <w:r w:rsidR="00EF44E3">
        <w:rPr>
          <w:lang w:val="en-GB"/>
        </w:rPr>
        <w:t xml:space="preserve"> </w:t>
      </w:r>
      <w:r>
        <w:rPr>
          <w:lang w:val="en-GB"/>
        </w:rPr>
        <w:t xml:space="preserve">ecological </w:t>
      </w:r>
      <w:r w:rsidR="00EF44E3">
        <w:rPr>
          <w:lang w:val="en-GB"/>
        </w:rPr>
        <w:t xml:space="preserve">drivers </w:t>
      </w:r>
      <w:r>
        <w:rPr>
          <w:lang w:val="en-GB"/>
        </w:rPr>
        <w:t xml:space="preserve">of seed oil content and composition in a regional alpine flora. Alpine ecosystems are unique laboratories to explore seed oils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CB45A1">
        <w:rPr>
          <w:lang w:val="en-GB"/>
        </w:rPr>
        <w:fldChar w:fldCharType="separate"/>
      </w:r>
      <w:r w:rsidR="00C663D5" w:rsidRPr="00C663D5">
        <w:rPr>
          <w:noProof/>
          <w:lang w:val="en-GB"/>
        </w:rPr>
        <w:t>(Körner, 2021)</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variation across </w:t>
      </w:r>
      <w:r w:rsidR="00304CDE">
        <w:rPr>
          <w:lang w:val="en-GB"/>
        </w:rPr>
        <w:t>micro</w:t>
      </w:r>
      <w:r w:rsidR="005A1FA7">
        <w:rPr>
          <w:lang w:val="en-GB"/>
        </w:rPr>
        <w:t xml:space="preserve">topographical gradients </w:t>
      </w:r>
      <w:r w:rsidR="00CB45A1">
        <w:rPr>
          <w:lang w:val="en-GB"/>
        </w:rPr>
        <w:fldChar w:fldCharType="begin" w:fldLock="1"/>
      </w:r>
      <w:r w:rsidR="005A3962">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CB45A1">
        <w:rPr>
          <w:lang w:val="en-GB"/>
        </w:rPr>
        <w:fldChar w:fldCharType="separate"/>
      </w:r>
      <w:r w:rsidR="001D70E1" w:rsidRPr="001D70E1">
        <w:rPr>
          <w:noProof/>
          <w:lang w:val="en-GB"/>
        </w:rPr>
        <w:t>(Scherrer &amp; Körner, 2011)</w:t>
      </w:r>
      <w:r w:rsidR="00CB45A1">
        <w:rPr>
          <w:lang w:val="en-GB"/>
        </w:rPr>
        <w:fldChar w:fldCharType="end"/>
      </w:r>
      <w:r w:rsidR="005A1FA7">
        <w:rPr>
          <w:lang w:val="en-GB"/>
        </w:rPr>
        <w:t xml:space="preserve">. </w:t>
      </w:r>
      <w:r w:rsidR="009E793F">
        <w:rPr>
          <w:lang w:val="en-GB"/>
        </w:rPr>
        <w:t>Also, alpine plants have adapted to multiple reproductive strategies (through different flowering, seed and clonal traits); they</w:t>
      </w:r>
      <w:r w:rsidR="005A1FA7">
        <w:rPr>
          <w:lang w:val="en-GB"/>
        </w:rPr>
        <w:t xml:space="preserve"> may have responded to elevation and microclimatic snow gradients with a specific combination of </w:t>
      </w:r>
      <w:r w:rsidR="00EF44E3">
        <w:rPr>
          <w:lang w:val="en-GB"/>
        </w:rPr>
        <w:t>seed oil</w:t>
      </w:r>
      <w:r w:rsidR="005A1FA7">
        <w:rPr>
          <w:lang w:val="en-GB"/>
        </w:rPr>
        <w:t xml:space="preserve"> content and composition. </w:t>
      </w:r>
      <w:r w:rsidR="00304CDE">
        <w:rPr>
          <w:lang w:val="en-GB"/>
        </w:rPr>
        <w:t>Temperate a</w:t>
      </w:r>
      <w:r w:rsidR="002B293D">
        <w:rPr>
          <w:lang w:val="en-GB"/>
        </w:rPr>
        <w:t xml:space="preserve">lpine species are generally known for having average-sized seeds </w:t>
      </w:r>
      <w:r w:rsidR="00D07EB5">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D07EB5">
        <w:rPr>
          <w:lang w:val="en-GB"/>
        </w:rPr>
        <w:fldChar w:fldCharType="separate"/>
      </w:r>
      <w:r w:rsidR="00C663D5" w:rsidRPr="00C663D5">
        <w:rPr>
          <w:noProof/>
          <w:lang w:val="en-GB"/>
        </w:rPr>
        <w:t>(Körner, 2021)</w:t>
      </w:r>
      <w:r w:rsidR="00D07EB5">
        <w:rPr>
          <w:lang w:val="en-GB"/>
        </w:rPr>
        <w:fldChar w:fldCharType="end"/>
      </w:r>
      <w:r w:rsidR="00D07EB5">
        <w:rPr>
          <w:lang w:val="en-GB"/>
        </w:rPr>
        <w:t xml:space="preserve">, </w:t>
      </w:r>
      <w:r w:rsidR="009E793F">
        <w:rPr>
          <w:lang w:val="en-GB"/>
        </w:rPr>
        <w:t xml:space="preserve">short longevity </w:t>
      </w:r>
      <w:r w:rsidR="009E793F">
        <w:fldChar w:fldCharType="begin" w:fldLock="1"/>
      </w:r>
      <w:r w:rsidR="009E105B">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properties":{"noteIndex":0},"schema":"https://github.com/citation-style-language/schema/raw/master/csl-citation.json"}</w:instrText>
      </w:r>
      <w:r w:rsidR="009E793F">
        <w:fldChar w:fldCharType="separate"/>
      </w:r>
      <w:r w:rsidR="003F25A5" w:rsidRPr="003F25A5">
        <w:rPr>
          <w:noProof/>
        </w:rPr>
        <w:t xml:space="preserve">(Mondoni </w:t>
      </w:r>
      <w:r w:rsidR="003F25A5" w:rsidRPr="003F25A5">
        <w:rPr>
          <w:i/>
          <w:noProof/>
        </w:rPr>
        <w:t>et al.</w:t>
      </w:r>
      <w:r w:rsidR="003F25A5" w:rsidRPr="003F25A5">
        <w:rPr>
          <w:noProof/>
        </w:rPr>
        <w:t>, 2011)</w:t>
      </w:r>
      <w:r w:rsidR="009E793F">
        <w:fldChar w:fldCharType="end"/>
      </w:r>
      <w:r w:rsidR="009E793F">
        <w:t>, and</w:t>
      </w:r>
      <w:r w:rsidR="002B293D">
        <w:rPr>
          <w:lang w:val="en-GB"/>
        </w:rPr>
        <w:t xml:space="preserve"> delayed germination phenology due to physiological dormancy</w:t>
      </w:r>
      <w:r w:rsidR="00D07EB5">
        <w:rPr>
          <w:lang w:val="en-GB"/>
        </w:rPr>
        <w:t xml:space="preserve"> </w:t>
      </w:r>
      <w:r w:rsidR="00D07EB5">
        <w:rPr>
          <w:lang w:val="en-GB"/>
        </w:rPr>
        <w:fldChar w:fldCharType="begin" w:fldLock="1"/>
      </w:r>
      <w:r w:rsidR="005A3962">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lt;i&gt;et al.&lt;/i&gt;, 2024)","plainTextFormattedCitation":"(Fernández-Pascual et al., 2021; Espinosa del Alba et al., 2024)","previouslyFormattedCitation":"(Fernández-Pascual &lt;i&gt;et al.&lt;/i&gt;, 2021; Espinosa del Alba &lt;i&gt;et al.&lt;/i&gt;, 2024)"},"properties":{"noteIndex":0},"schema":"https://github.com/citation-style-language/schema/raw/master/csl-citation.json"}</w:instrText>
      </w:r>
      <w:r w:rsidR="00D07EB5">
        <w:rPr>
          <w:lang w:val="en-GB"/>
        </w:rPr>
        <w:fldChar w:fldCharType="separate"/>
      </w:r>
      <w:r w:rsidR="001D70E1" w:rsidRPr="005A3962">
        <w:rPr>
          <w:noProof/>
        </w:rPr>
        <w:t xml:space="preserve">(Fernández-Pascual </w:t>
      </w:r>
      <w:r w:rsidR="001D70E1" w:rsidRPr="005A3962">
        <w:rPr>
          <w:i/>
          <w:noProof/>
        </w:rPr>
        <w:t>et al.</w:t>
      </w:r>
      <w:r w:rsidR="001D70E1" w:rsidRPr="005A3962">
        <w:rPr>
          <w:noProof/>
        </w:rPr>
        <w:t xml:space="preserve">, 2021; Espinosa del Alba </w:t>
      </w:r>
      <w:r w:rsidR="001D70E1" w:rsidRPr="005A3962">
        <w:rPr>
          <w:i/>
          <w:noProof/>
        </w:rPr>
        <w:t>et al.</w:t>
      </w:r>
      <w:r w:rsidR="001D70E1" w:rsidRPr="005A3962">
        <w:rPr>
          <w:noProof/>
        </w:rPr>
        <w:t>, 2024)</w:t>
      </w:r>
      <w:r w:rsidR="00D07EB5">
        <w:rPr>
          <w:lang w:val="en-GB"/>
        </w:rPr>
        <w:fldChar w:fldCharType="end"/>
      </w:r>
      <w:r w:rsidR="002B293D" w:rsidRPr="005A3962">
        <w:t>.</w:t>
      </w:r>
      <w:r w:rsidR="00FC545A" w:rsidRPr="005A3962">
        <w:t xml:space="preserve"> </w:t>
      </w:r>
      <w:r w:rsidR="00D20833">
        <w:rPr>
          <w:lang w:val="en-GB"/>
        </w:rPr>
        <w:t xml:space="preserve">Our </w:t>
      </w:r>
      <w:r w:rsidR="007F209D">
        <w:rPr>
          <w:lang w:val="en-GB"/>
        </w:rPr>
        <w:t xml:space="preserve">first </w:t>
      </w:r>
      <w:r w:rsidR="00D20833">
        <w:rPr>
          <w:lang w:val="en-GB"/>
        </w:rPr>
        <w:t xml:space="preserve">objective </w:t>
      </w:r>
      <w:r w:rsidR="00AF5AD7">
        <w:rPr>
          <w:lang w:val="en-GB"/>
        </w:rPr>
        <w:t>is</w:t>
      </w:r>
      <w:r w:rsidR="00D20833">
        <w:rPr>
          <w:lang w:val="en-GB"/>
        </w:rPr>
        <w:t xml:space="preserve"> </w:t>
      </w:r>
      <w:r w:rsidR="00613258">
        <w:rPr>
          <w:lang w:val="en-GB"/>
        </w:rPr>
        <w:t>characterising</w:t>
      </w:r>
      <w:r w:rsidR="007F209D">
        <w:rPr>
          <w:lang w:val="en-GB"/>
        </w:rPr>
        <w:t xml:space="preserve"> </w:t>
      </w:r>
      <w:r w:rsidR="00572DB4">
        <w:rPr>
          <w:lang w:val="en-GB"/>
        </w:rPr>
        <w:t xml:space="preserve">seed </w:t>
      </w:r>
      <w:r w:rsidR="007F209D">
        <w:rPr>
          <w:lang w:val="en-GB"/>
        </w:rPr>
        <w:t xml:space="preserve">oil content and composition in </w:t>
      </w:r>
      <w:r w:rsidR="00EF5613">
        <w:rPr>
          <w:lang w:val="en-GB"/>
        </w:rPr>
        <w:t xml:space="preserve">the </w:t>
      </w:r>
      <w:r w:rsidR="007F209D">
        <w:rPr>
          <w:lang w:val="en-GB"/>
        </w:rPr>
        <w:t xml:space="preserve">alpine </w:t>
      </w:r>
      <w:r w:rsidR="00E24849">
        <w:rPr>
          <w:lang w:val="en-GB"/>
        </w:rPr>
        <w:t xml:space="preserve">temperate </w:t>
      </w:r>
      <w:r w:rsidR="007F209D">
        <w:rPr>
          <w:lang w:val="en-GB"/>
        </w:rPr>
        <w:t>flora.</w:t>
      </w:r>
      <w:r w:rsidR="00E54D76">
        <w:rPr>
          <w:lang w:val="en-GB"/>
        </w:rPr>
        <w:t xml:space="preserve"> Second</w:t>
      </w:r>
      <w:r w:rsidR="00613258">
        <w:rPr>
          <w:lang w:val="en-GB"/>
        </w:rPr>
        <w:t>,</w:t>
      </w:r>
      <w:r w:rsidR="00E54D76">
        <w:rPr>
          <w:lang w:val="en-GB"/>
        </w:rPr>
        <w:t xml:space="preserve"> we test the existence of a</w:t>
      </w:r>
      <w:r w:rsidR="008B41B1">
        <w:rPr>
          <w:lang w:val="en-GB"/>
        </w:rPr>
        <w:t xml:space="preserve"> regional</w:t>
      </w:r>
      <w:r w:rsidR="00E54D76">
        <w:rPr>
          <w:lang w:val="en-GB"/>
        </w:rPr>
        <w:t xml:space="preserve"> altitudinal </w:t>
      </w:r>
      <w:r w:rsidR="00613258">
        <w:rPr>
          <w:lang w:val="en-GB"/>
        </w:rPr>
        <w:t>seed oil pattern potentially caused by the differential temperatures experienced.</w:t>
      </w:r>
      <w:r w:rsidR="002B293D">
        <w:rPr>
          <w:lang w:val="en-GB"/>
        </w:rPr>
        <w:t xml:space="preserve"> </w:t>
      </w:r>
      <w:r w:rsidR="00613258">
        <w:rPr>
          <w:lang w:val="en-GB"/>
        </w:rPr>
        <w:t xml:space="preserve">Third, </w:t>
      </w:r>
      <w:r w:rsidR="00AF5AD7">
        <w:rPr>
          <w:lang w:val="en-GB"/>
        </w:rPr>
        <w:t>we explore potential correlations between seed oil content and composition with three seed traits related to important regeneration functions</w:t>
      </w:r>
      <w:r w:rsidR="00CB100C">
        <w:rPr>
          <w:lang w:val="en-GB"/>
        </w:rPr>
        <w:t>: (1) seed mass</w:t>
      </w:r>
      <w:r w:rsidR="002423C6">
        <w:rPr>
          <w:lang w:val="en-GB"/>
        </w:rPr>
        <w:t>,</w:t>
      </w:r>
      <w:r w:rsidR="00CB100C">
        <w:rPr>
          <w:lang w:val="en-GB"/>
        </w:rPr>
        <w:t xml:space="preserve"> (2) seed longevity</w:t>
      </w:r>
      <w:r w:rsidR="00312A8A">
        <w:rPr>
          <w:lang w:val="en-GB"/>
        </w:rPr>
        <w:t xml:space="preserve"> (p50), calculated as the time for viability to drop below 50% </w:t>
      </w:r>
      <w:r w:rsidR="00CB100C">
        <w:rPr>
          <w:lang w:val="en-GB"/>
        </w:rPr>
        <w:t xml:space="preserve">and (3) </w:t>
      </w:r>
      <w:r w:rsidR="00296AEA">
        <w:rPr>
          <w:lang w:val="en-GB"/>
        </w:rPr>
        <w:t>germination timing</w:t>
      </w:r>
      <w:r w:rsidR="000A7F6D">
        <w:rPr>
          <w:lang w:val="en-GB"/>
        </w:rPr>
        <w:t xml:space="preserve"> </w:t>
      </w:r>
      <w:r w:rsidR="00AE2F7F">
        <w:rPr>
          <w:lang w:val="en-GB"/>
        </w:rPr>
        <w:t>calculated as Environmental Heat Sum (EHS)</w:t>
      </w:r>
      <w:r w:rsidR="00D80BCC">
        <w:rPr>
          <w:lang w:val="en-GB"/>
        </w:rPr>
        <w:t xml:space="preserve">, meaning how </w:t>
      </w:r>
      <w:r w:rsidR="00F524C6">
        <w:rPr>
          <w:lang w:val="en-GB"/>
        </w:rPr>
        <w:t>many</w:t>
      </w:r>
      <w:r w:rsidR="000A7F6D">
        <w:rPr>
          <w:lang w:val="en-GB"/>
        </w:rPr>
        <w:t xml:space="preserve"> </w:t>
      </w:r>
      <w:r w:rsidR="00F524C6">
        <w:rPr>
          <w:lang w:val="en-GB"/>
        </w:rPr>
        <w:t xml:space="preserve">degrees </w:t>
      </w:r>
      <w:r w:rsidR="00670F38">
        <w:rPr>
          <w:lang w:val="en-GB"/>
        </w:rPr>
        <w:t xml:space="preserve">Celsius </w:t>
      </w:r>
      <w:r w:rsidR="00F524C6">
        <w:rPr>
          <w:lang w:val="en-GB"/>
        </w:rPr>
        <w:t>seeds need to experience to reach 50% germination</w:t>
      </w:r>
      <w:r w:rsidR="00FB6BDB">
        <w:rPr>
          <w:lang w:val="en-GB"/>
        </w:rPr>
        <w:t xml:space="preserve">, early germination is indicated by lower accumulated </w:t>
      </w:r>
      <w:r w:rsidR="001F3940">
        <w:rPr>
          <w:lang w:val="en-GB"/>
        </w:rPr>
        <w:t>degrees</w:t>
      </w:r>
      <w:r w:rsidR="008E259A">
        <w:rPr>
          <w:lang w:val="en-GB"/>
        </w:rPr>
        <w:t>. Finally, we test potential</w:t>
      </w:r>
      <w:r w:rsidR="00C46A06">
        <w:rPr>
          <w:lang w:val="en-GB"/>
        </w:rPr>
        <w:t xml:space="preserve"> ecological drivers of seed oil content and composition at </w:t>
      </w:r>
      <w:r w:rsidR="00670F38">
        <w:rPr>
          <w:lang w:val="en-GB"/>
        </w:rPr>
        <w:t xml:space="preserve">a </w:t>
      </w:r>
      <w:r w:rsidR="00C46A06">
        <w:rPr>
          <w:lang w:val="en-GB"/>
        </w:rPr>
        <w:t>microtopographical scale</w:t>
      </w:r>
      <w:r w:rsidR="0014724B">
        <w:rPr>
          <w:lang w:val="en-GB"/>
        </w:rPr>
        <w:t xml:space="preserve">, measuring three different bioclimatic indices </w:t>
      </w:r>
      <w:r w:rsidR="001D5BF9">
        <w:rPr>
          <w:lang w:val="en-GB"/>
        </w:rPr>
        <w:t>to quantify warmth</w:t>
      </w:r>
      <w:r w:rsidR="0098406A">
        <w:rPr>
          <w:lang w:val="en-GB"/>
        </w:rPr>
        <w:t xml:space="preserve"> (Growing Degree Days</w:t>
      </w:r>
      <w:r w:rsidR="0004092F">
        <w:rPr>
          <w:lang w:val="en-GB"/>
        </w:rPr>
        <w:t>, GDD</w:t>
      </w:r>
      <w:r w:rsidR="0098406A">
        <w:rPr>
          <w:lang w:val="en-GB"/>
        </w:rPr>
        <w:t>)</w:t>
      </w:r>
      <w:r w:rsidR="001D5BF9">
        <w:rPr>
          <w:lang w:val="en-GB"/>
        </w:rPr>
        <w:t>, freezing</w:t>
      </w:r>
      <w:r w:rsidR="0098406A">
        <w:rPr>
          <w:lang w:val="en-GB"/>
        </w:rPr>
        <w:t xml:space="preserve"> (Freezing Degree Days</w:t>
      </w:r>
      <w:r w:rsidR="0004092F">
        <w:rPr>
          <w:lang w:val="en-GB"/>
        </w:rPr>
        <w:t>, FDD</w:t>
      </w:r>
      <w:r w:rsidR="0098406A">
        <w:rPr>
          <w:lang w:val="en-GB"/>
        </w:rPr>
        <w:t>)</w:t>
      </w:r>
      <w:r w:rsidR="002423C6">
        <w:rPr>
          <w:lang w:val="en-GB"/>
        </w:rPr>
        <w:t>,</w:t>
      </w:r>
      <w:r w:rsidR="001D5BF9">
        <w:rPr>
          <w:lang w:val="en-GB"/>
        </w:rPr>
        <w:t xml:space="preserve"> and snow cover</w:t>
      </w:r>
      <w:r w:rsidR="002423C6">
        <w:rPr>
          <w:lang w:val="en-GB"/>
        </w:rPr>
        <w:t xml:space="preserve"> </w:t>
      </w:r>
      <w:r w:rsidR="0098406A">
        <w:rPr>
          <w:lang w:val="en-GB"/>
        </w:rPr>
        <w:t>(</w:t>
      </w:r>
      <w:r w:rsidR="0004092F">
        <w:rPr>
          <w:lang w:val="en-GB"/>
        </w:rPr>
        <w:t>S</w:t>
      </w:r>
      <w:r w:rsidR="0098406A">
        <w:rPr>
          <w:lang w:val="en-GB"/>
        </w:rPr>
        <w:t>now days</w:t>
      </w:r>
      <w:r w:rsidR="0004092F">
        <w:rPr>
          <w:lang w:val="en-GB"/>
        </w:rPr>
        <w:t>, snow</w:t>
      </w:r>
      <w:r w:rsidR="0098406A">
        <w:rPr>
          <w:lang w:val="en-GB"/>
        </w:rPr>
        <w:t>)</w:t>
      </w:r>
      <w:r w:rsidR="00354BD3">
        <w:rPr>
          <w:lang w:val="en-GB"/>
        </w:rPr>
        <w:t xml:space="preserve"> </w:t>
      </w:r>
      <w:r w:rsidR="002423C6">
        <w:rPr>
          <w:lang w:val="en-GB"/>
        </w:rPr>
        <w:t>species preferences</w:t>
      </w:r>
      <w:r w:rsidR="00D80BCC">
        <w:rPr>
          <w:lang w:val="en-GB"/>
        </w:rPr>
        <w:t xml:space="preserve">, </w:t>
      </w:r>
      <w:r w:rsidR="002B293D">
        <w:rPr>
          <w:lang w:val="en-GB"/>
        </w:rPr>
        <w:t xml:space="preserve">see Table 1 for </w:t>
      </w:r>
      <w:r w:rsidR="00796272">
        <w:rPr>
          <w:lang w:val="en-GB"/>
        </w:rPr>
        <w:t>summary of</w:t>
      </w:r>
      <w:r w:rsidR="002B293D">
        <w:rPr>
          <w:lang w:val="en-GB"/>
        </w:rPr>
        <w:t xml:space="preserve"> expectations.</w:t>
      </w:r>
    </w:p>
    <w:p w14:paraId="781236A6" w14:textId="2384CEBB"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 xml:space="preserve">Table 1. Study </w:t>
      </w:r>
      <w:r w:rsidR="00796272" w:rsidRPr="00FE25DC">
        <w:rPr>
          <w:rFonts w:ascii="Calibri" w:eastAsia="Times New Roman" w:hAnsi="Calibri" w:cs="Calibri"/>
          <w:color w:val="000000"/>
          <w:kern w:val="0"/>
          <w:lang w:eastAsia="es-ES"/>
          <w14:ligatures w14:val="none"/>
        </w:rPr>
        <w:t>relationships</w:t>
      </w:r>
      <w:r w:rsidR="00796272">
        <w:rPr>
          <w:rFonts w:ascii="Calibri" w:eastAsia="Times New Roman" w:hAnsi="Calibri" w:cs="Calibri"/>
          <w:color w:val="000000"/>
          <w:kern w:val="0"/>
          <w:lang w:eastAsia="es-ES"/>
          <w14:ligatures w14:val="none"/>
        </w:rPr>
        <w:t xml:space="preserve"> </w:t>
      </w:r>
      <w:r w:rsidRPr="00FE25DC">
        <w:rPr>
          <w:rFonts w:ascii="Calibri" w:eastAsia="Times New Roman" w:hAnsi="Calibri" w:cs="Calibri"/>
          <w:color w:val="000000"/>
          <w:kern w:val="0"/>
          <w:lang w:eastAsia="es-ES"/>
          <w14:ligatures w14:val="none"/>
        </w:rPr>
        <w:t xml:space="preserve">expectations between seed oil content and composition with biological </w:t>
      </w:r>
      <w:r w:rsidR="0098406A">
        <w:rPr>
          <w:rFonts w:ascii="Calibri" w:eastAsia="Times New Roman" w:hAnsi="Calibri" w:cs="Calibri"/>
          <w:color w:val="000000"/>
          <w:kern w:val="0"/>
          <w:lang w:eastAsia="es-ES"/>
          <w14:ligatures w14:val="none"/>
        </w:rPr>
        <w:t xml:space="preserve">correlates </w:t>
      </w:r>
      <w:r w:rsidRPr="00FE25DC">
        <w:rPr>
          <w:rFonts w:ascii="Calibri" w:eastAsia="Times New Roman" w:hAnsi="Calibri" w:cs="Calibri"/>
          <w:color w:val="000000"/>
          <w:kern w:val="0"/>
          <w:lang w:eastAsia="es-ES"/>
          <w14:ligatures w14:val="none"/>
        </w:rPr>
        <w:t xml:space="preserve">and ecological </w:t>
      </w:r>
      <w:r w:rsidR="0098406A">
        <w:rPr>
          <w:rFonts w:ascii="Calibri" w:eastAsia="Times New Roman" w:hAnsi="Calibri" w:cs="Calibri"/>
          <w:color w:val="000000"/>
          <w:kern w:val="0"/>
          <w:lang w:eastAsia="es-ES"/>
          <w14:ligatures w14:val="none"/>
        </w:rPr>
        <w:t>drivers at a microtopographical scale</w:t>
      </w:r>
      <w:r w:rsidR="00107B5C">
        <w:rPr>
          <w:rFonts w:ascii="Calibri" w:eastAsia="Times New Roman" w:hAnsi="Calibri" w:cs="Calibri"/>
          <w:color w:val="000000"/>
          <w:kern w:val="0"/>
          <w:lang w:eastAsia="es-ES"/>
          <w14:ligatures w14:val="none"/>
        </w:rPr>
        <w:t>.</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A504E6">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 xml:space="preserve">Oil content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7963F16F" w:rsidR="001F3940" w:rsidRPr="004A720B" w:rsidRDefault="001F3940" w:rsidP="00FE25DC">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Biological correlates</w:t>
            </w:r>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mass</w:t>
            </w:r>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eed longevity</w:t>
            </w:r>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Germination timing</w:t>
            </w:r>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Growing Degree Days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Freezing Degree Days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Snow Days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C3ED4C"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 xml:space="preserve">Increasing ratio with increasing </w:t>
            </w:r>
            <w:r w:rsidR="00CB5DC7">
              <w:rPr>
                <w:rFonts w:ascii="Calibri" w:eastAsia="Times New Roman" w:hAnsi="Calibri" w:cs="Calibri"/>
                <w:color w:val="000000"/>
                <w:kern w:val="0"/>
                <w:sz w:val="20"/>
                <w:szCs w:val="20"/>
                <w:lang w:eastAsia="es-ES"/>
                <w14:ligatures w14:val="none"/>
              </w:rPr>
              <w:t>Snow</w:t>
            </w:r>
          </w:p>
        </w:tc>
      </w:tr>
    </w:tbl>
    <w:p w14:paraId="1ECE6FD1" w14:textId="77777777" w:rsidR="002F48F2" w:rsidRPr="00BC5462" w:rsidRDefault="002F48F2" w:rsidP="002F48F2">
      <w:pPr>
        <w:spacing w:line="360" w:lineRule="auto"/>
        <w:jc w:val="both"/>
        <w:rPr>
          <w:lang w:val="en-GB"/>
        </w:rPr>
      </w:pPr>
    </w:p>
    <w:p w14:paraId="17EA35B8" w14:textId="54F68C0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p>
    <w:p w14:paraId="6B50BB43" w14:textId="5AFDEF20" w:rsidR="003834AB" w:rsidRPr="00BC5462" w:rsidRDefault="006206A0" w:rsidP="00E526DA">
      <w:pPr>
        <w:pStyle w:val="Ttulo3"/>
        <w:spacing w:line="360" w:lineRule="auto"/>
        <w:jc w:val="both"/>
        <w:rPr>
          <w:lang w:val="en-GB"/>
        </w:rPr>
      </w:pPr>
      <w:r w:rsidRPr="00BC5462">
        <w:rPr>
          <w:lang w:val="en-GB"/>
        </w:rPr>
        <w:t>Study system</w:t>
      </w:r>
    </w:p>
    <w:p w14:paraId="014BB760" w14:textId="546B6010" w:rsidR="0090525B" w:rsidRPr="006D0D9C" w:rsidRDefault="00C374BD" w:rsidP="007416F0">
      <w:pPr>
        <w:spacing w:line="360" w:lineRule="auto"/>
        <w:ind w:firstLine="720"/>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00 m a.s.l</w:t>
      </w:r>
      <w:r w:rsidR="00A9796F">
        <w:rPr>
          <w:lang w:val="en-GB"/>
        </w:rPr>
        <w:t xml:space="preserve"> </w:t>
      </w:r>
      <w:r w:rsidR="00820CEB">
        <w:rPr>
          <w:lang w:val="en-GB"/>
        </w:rPr>
        <w:fldChar w:fldCharType="begin" w:fldLock="1"/>
      </w:r>
      <w:r w:rsidR="005A3962">
        <w:rPr>
          <w:lang w:val="en-GB"/>
        </w:rPr>
        <w:instrText>ADDIN CSL_CITATION {"citationItems":[{"id":"ITEM-1","itemData":{"DOI":"10.1111/jvs.70018","abstract":"Questions: Forest timberlines are globally influenced by climatic and anthropogenic factors, with regional differences in species composition, spatial patterns, and temporal dynamics. We studied mountain forests in a climatically heterogeneous region to analyze (I) the distribution and structure of the timberline across local climatic and topographic gradients, and (II) the temporal dynamics of regional timberlines over the last 70 years and their drivers. Location: Cantabrian Mountains, Northwestern Spain. Methods: We used local vegetation maps describing habitat distributions with high spatial and thematic resolution to character- ize montane forest types forming natural timberlines. We assessed the elevation distribution of the timberline for each forest type and fitted generalized linear models to analyze their main environmental and anthropogenic drivers at the regional scale. We also examined current and historical aerial imagery to explore timberline changes since the 1950s and fitted generalized linear mixed models to evaluate their driving factors. Results: The elevation of regional timberlines varied from 1700 to 2000 m, with the highest elevations found in Betula celtiberica and Quercus orocantabrica forests. Regional variation of timberline was primarily influenced by mean annual temperature and solar radiation, and secondarily by the distance to roads. We detected upward shifts of timberlines dominated by Betula celtiber- ica (10.9 ± 11.6 m), Quercus petraea (7.7 ± 8.5 m), and Fagus sylvatica on acid (6.4 ± 9.2 m) and non- acid (3.0 ± 3.9 m) soils, while Quercus orocantabrica forests largely remained unchanged. Beyond the forest type, elevation shifts were mainly explained by northness, eastness, and slope. Conclusions: Our study indicates that within- regional variation in spatial patterns and dynamics of timberlines is primarily determined by the forest type and its relationships with climate and topography. We also provide evidence of the continental- ity–oceanity gradient in determining the elevation of the natural timberline in middle latitudes. Although higher timberline elevations are reached under continental conditions, stronger upward shifts of regional timberlines under oceanic conditions may be explained by the dispersal abilities of Betula species","author":[{"dropping-particle":"","family":"González Le Barbier","given":"Jorge","non-dropping-particle":"","parse-names":false,"suffix":""},{"dropping-particle":"V.","family":"Roces-Díaz","given":"Jose","non-dropping-particle":"","parse-names":false,"suffix":""},{"dropping-particle":"","family":"Jiménez-Alfaro","given":"Borja","non-dropping-particle":"","parse-names":false,"suffix":""}],"container-title":"Journal of Vegetation Science","id":"ITEM-1","issued":{"date-parts":[["2025"]]},"page":"1-12","title":"Timberline Patterns and Dynamics Depend on Forest Type , Regional Climate , and Topography in the Cantabrian Mountains (Spain)","type":"article-journal"},"uris":["http://www.mendeley.com/documents/?uuid=90566384-9266-48dc-812e-17c685f7369b"]}],"mendeley":{"formattedCitation":"(González Le Barbier &lt;i&gt;et al.&lt;/i&gt;, 2025)","plainTextFormattedCitation":"(González Le Barbier et al., 2025)","previouslyFormattedCitation":"(González Le Barbier &lt;i&gt;et al.&lt;/i&gt;, 2025)"},"properties":{"noteIndex":0},"schema":"https://github.com/citation-style-language/schema/raw/master/csl-citation.json"}</w:instrText>
      </w:r>
      <w:r w:rsidR="00820CEB">
        <w:rPr>
          <w:lang w:val="en-GB"/>
        </w:rPr>
        <w:fldChar w:fldCharType="separate"/>
      </w:r>
      <w:r w:rsidR="001D70E1" w:rsidRPr="001D70E1">
        <w:rPr>
          <w:noProof/>
        </w:rPr>
        <w:t xml:space="preserve">(González Le Barbier </w:t>
      </w:r>
      <w:r w:rsidR="001D70E1" w:rsidRPr="001D70E1">
        <w:rPr>
          <w:i/>
          <w:noProof/>
        </w:rPr>
        <w:t>et al.</w:t>
      </w:r>
      <w:r w:rsidR="001D70E1" w:rsidRPr="001D70E1">
        <w:rPr>
          <w:noProof/>
        </w:rPr>
        <w:t>, 2025)</w:t>
      </w:r>
      <w:r w:rsidR="00820CEB">
        <w:rPr>
          <w:lang w:val="en-GB"/>
        </w:rPr>
        <w:fldChar w:fldCharType="end"/>
      </w:r>
      <w:r w:rsidRPr="00B55E4D">
        <w:t xml:space="preserve">. </w:t>
      </w:r>
      <w:r>
        <w:rPr>
          <w:lang w:val="en-GB"/>
        </w:rPr>
        <w:t xml:space="preserve">Grassland communities are predominantly dominated by </w:t>
      </w:r>
      <w:r w:rsidRPr="005C06C4">
        <w:rPr>
          <w:lang w:val="en-GB"/>
        </w:rPr>
        <w:t>Poaceae</w:t>
      </w:r>
      <w:r>
        <w:rPr>
          <w:lang w:val="en-GB"/>
        </w:rPr>
        <w:t xml:space="preserve"> and </w:t>
      </w:r>
      <w:r w:rsidRPr="005C06C4">
        <w:rPr>
          <w:lang w:val="en-GB"/>
        </w:rPr>
        <w:t>Cyperaceae</w:t>
      </w:r>
      <w:r>
        <w:rPr>
          <w:lang w:val="en-GB"/>
        </w:rPr>
        <w:t xml:space="preserv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 xml:space="preserve">2.5 to 4.5 </w:t>
      </w:r>
      <w:r w:rsidR="008A1D3F">
        <w:rPr>
          <w:lang w:val="en-GB"/>
        </w:rPr>
        <w:t>°</w:t>
      </w:r>
      <w:r w:rsidR="007D27D7">
        <w:rPr>
          <w:lang w:val="en-GB"/>
        </w:rPr>
        <w:t>C</w:t>
      </w:r>
      <w:r w:rsidR="005A3962">
        <w:rPr>
          <w:lang w:val="en-GB"/>
        </w:rPr>
        <w:t>, and mean annual precipitation ranges from 800 to 1800 mm (values extracted from Spanish Meteorological</w:t>
      </w:r>
      <w:r w:rsidR="004D07CF">
        <w:rPr>
          <w:lang w:val="en-GB"/>
        </w:rPr>
        <w:t xml:space="preserve"> Agency,</w:t>
      </w:r>
      <w:r w:rsidR="005A3962">
        <w:rPr>
          <w:lang w:val="en-GB"/>
        </w:rPr>
        <w:fldChar w:fldCharType="begin" w:fldLock="1"/>
      </w:r>
      <w:r w:rsidR="00D4696E">
        <w:rPr>
          <w:lang w:val="en-GB"/>
        </w:rPr>
        <w:instrText>ADDIN CSL_CITATION {"citationItems":[{"id":"ITEM-1","itemData":{"DOI":"10.31978/014-18-004-2","author":[{"dropping-particle":"","family":"Chazarra Bernabé","given":"Andrés","non-dropping-particle":"","parse-names":false,"suffix":""},{"dropping-particle":"","family":"Flórez García","given":"Elena","non-dropping-particle":"","parse-names":false,"suffix":""},{"dropping-particle":"","family":"Peraza Sánchez","given":"Beatriz","non-dropping-particle":"","parse-names":false,"suffix":""},{"dropping-particle":"","family":"Tohá Rebull","given":"Teresa","non-dropping-particle":"","parse-names":false,"suffix":""},{"dropping-particle":"","family":"Lorenzo Mariño","given":"Belinda","non-dropping-particle":"","parse-names":false,"suffix":""},{"dropping-particle":"","family":"Criado Pinto","given":"Elías","non-dropping-particle":"","parse-names":false,"suffix":""},{"dropping-particle":"","family":"Moreno García","given":"José Vicente","non-dropping-particle":"","parse-names":false,"suffix":""},{"dropping-particle":"","family":"Romero Fresneda","given":"Ramiro","non-dropping-particle":"","parse-names":false,"suffix":""},{"dropping-particle":"","family":"Botey Fullat","given":"Roser","non-dropping-particle":"","parse-names":false,"suffix":""}],"container-title":"Mapas climáticos de España (1981-2010) y ETo (1996-2016)","id":"ITEM-1","issued":{"date-parts":[["2018"]]},"page":"75","title":"Mapas climáticos de España (1981-2010)","type":"article-journal"},"uris":["http://www.mendeley.com/documents/?uuid=153c63d7-82e1-451b-88f0-d5d220f7552f"]}],"mendeley":{"formattedCitation":"(Chazarra Bernabé &lt;i&gt;et al.&lt;/i&gt;, 2018)","manualFormatting":" Chazarra Bernabé et al., 2018)","plainTextFormattedCitation":"(Chazarra Bernabé et al., 2018)","previouslyFormattedCitation":"(Chazarra Bernabé &lt;i&gt;et al.&lt;/i&gt;, 2018)"},"properties":{"noteIndex":0},"schema":"https://github.com/citation-style-language/schema/raw/master/csl-citation.json"}</w:instrText>
      </w:r>
      <w:r w:rsidR="005A3962">
        <w:rPr>
          <w:lang w:val="en-GB"/>
        </w:rPr>
        <w:fldChar w:fldCharType="separate"/>
      </w:r>
      <w:r w:rsidR="005A3962">
        <w:rPr>
          <w:noProof/>
          <w:lang w:val="en-GB"/>
        </w:rPr>
        <w:t xml:space="preserve"> </w:t>
      </w:r>
      <w:r w:rsidR="005A3962" w:rsidRPr="005A3962">
        <w:rPr>
          <w:noProof/>
          <w:lang w:val="en-GB"/>
        </w:rPr>
        <w:t xml:space="preserve">Chazarra Bernabé </w:t>
      </w:r>
      <w:r w:rsidR="005A3962" w:rsidRPr="005A3962">
        <w:rPr>
          <w:i/>
          <w:noProof/>
          <w:lang w:val="en-GB"/>
        </w:rPr>
        <w:t>et al.</w:t>
      </w:r>
      <w:r w:rsidR="005A3962" w:rsidRPr="005A3962">
        <w:rPr>
          <w:noProof/>
          <w:lang w:val="en-GB"/>
        </w:rPr>
        <w:t>, 2018)</w:t>
      </w:r>
      <w:r w:rsidR="005A3962">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IndVal</w:t>
      </w:r>
      <w:r w:rsidR="00933E1E" w:rsidRPr="00702DD1">
        <w:rPr>
          <w:rFonts w:eastAsia="Times New Roman" w:cstheme="minorHAnsi"/>
          <w:color w:val="000000"/>
          <w:lang w:val="en-GB" w:eastAsia="ca-ES"/>
        </w:rPr>
        <w:t xml:space="preserve">) in the indicspecies R package </w:t>
      </w:r>
      <w:r w:rsidR="005E7B8B" w:rsidRPr="00702DD1">
        <w:rPr>
          <w:rFonts w:eastAsia="Times New Roman" w:cstheme="minorHAnsi"/>
          <w:color w:val="000000"/>
          <w:lang w:val="en-GB" w:eastAsia="ca-ES"/>
        </w:rPr>
        <w:fldChar w:fldCharType="begin" w:fldLock="1"/>
      </w:r>
      <w:r w:rsidR="005A3962">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mp; Legendre, 2009)","plainTextFormattedCitation":"(De Cáceres &amp; Legendre, 2009)","previouslyFormattedCitation":"(De Cáceres &amp; Legendre, 2009)"},"properties":{"noteIndex":0},"schema":"https://github.com/citation-style-language/schema/raw/master/csl-citation.json"}</w:instrText>
      </w:r>
      <w:r w:rsidR="005E7B8B" w:rsidRPr="00702DD1">
        <w:rPr>
          <w:rFonts w:eastAsia="Times New Roman" w:cstheme="minorHAnsi"/>
          <w:color w:val="000000"/>
          <w:lang w:val="en-GB" w:eastAsia="ca-ES"/>
        </w:rPr>
        <w:fldChar w:fldCharType="separate"/>
      </w:r>
      <w:r w:rsidR="001D70E1" w:rsidRPr="001D70E1">
        <w:rPr>
          <w:rFonts w:eastAsia="Times New Roman" w:cstheme="minorHAnsi"/>
          <w:noProof/>
          <w:color w:val="000000"/>
          <w:lang w:val="en-GB" w:eastAsia="ca-ES"/>
        </w:rPr>
        <w:t>(De Cáceres &amp; Legendre, 2009)</w:t>
      </w:r>
      <w:r w:rsidR="005E7B8B" w:rsidRPr="00702DD1">
        <w:rPr>
          <w:rFonts w:eastAsia="Times New Roman" w:cstheme="minorHAnsi"/>
          <w:color w:val="000000"/>
          <w:lang w:val="en-GB" w:eastAsia="ca-ES"/>
        </w:rPr>
        <w:fldChar w:fldCharType="end"/>
      </w:r>
      <w:r w:rsidR="00933E1E" w:rsidRPr="00702DD1">
        <w:rPr>
          <w:rFonts w:eastAsia="Times New Roman" w:cstheme="minorHAnsi"/>
          <w:color w:val="000000"/>
          <w:lang w:val="en-GB" w:eastAsia="ca-ES"/>
        </w:rPr>
        <w:t>. The calculations were based on 12,000 vegetation plots of grasslands stored in the SIVIM database</w:t>
      </w:r>
      <w:r w:rsidR="006875F1" w:rsidRPr="00702DD1">
        <w:rPr>
          <w:rFonts w:eastAsia="Times New Roman" w:cstheme="minorHAnsi"/>
          <w:color w:val="000000"/>
          <w:lang w:val="en-GB" w:eastAsia="ca-ES"/>
        </w:rPr>
        <w:t xml:space="preserve"> (www.sivim.org)</w:t>
      </w:r>
      <w:r w:rsidR="00933E1E" w:rsidRPr="00702DD1">
        <w:rPr>
          <w:rFonts w:eastAsia="Times New Roman" w:cstheme="minorHAnsi"/>
          <w:color w:val="000000"/>
          <w:lang w:val="en-GB" w:eastAsia="ca-ES"/>
        </w:rPr>
        <w:t xml:space="preserve"> for the ecoregion</w:t>
      </w:r>
      <w:r w:rsidR="00EF44E3" w:rsidRPr="00702DD1">
        <w:rPr>
          <w:rFonts w:eastAsia="Times New Roman" w:cstheme="minorHAnsi"/>
          <w:color w:val="000000"/>
          <w:lang w:val="en-GB" w:eastAsia="ca-ES"/>
        </w:rPr>
        <w:t xml:space="preserve"> in which our system occurs (WWF Cantabrian Mixed Forest ecoregion)</w:t>
      </w:r>
      <w:r w:rsidR="00933E1E" w:rsidRPr="005C06C4">
        <w:rPr>
          <w:rFonts w:eastAsia="Times New Roman" w:cstheme="minorHAnsi"/>
          <w:color w:val="000000"/>
          <w:lang w:val="en-GB" w:eastAsia="ca-ES"/>
        </w:rPr>
        <w:t xml:space="preserve">. </w:t>
      </w:r>
      <w:r w:rsidR="00EA2F45" w:rsidRPr="005C06C4">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15E9F90B" w:rsidR="003B7566" w:rsidRDefault="00E22A73" w:rsidP="007416F0">
      <w:pPr>
        <w:autoSpaceDE w:val="0"/>
        <w:autoSpaceDN w:val="0"/>
        <w:adjustRightInd w:val="0"/>
        <w:spacing w:after="0" w:line="360" w:lineRule="auto"/>
        <w:ind w:firstLine="720"/>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 xml:space="preserve">Out of the 119 initially recorded species, we collected </w:t>
      </w:r>
      <w:r w:rsidR="00971C27">
        <w:rPr>
          <w:rFonts w:eastAsia="Times New Roman" w:cstheme="minorHAnsi"/>
          <w:color w:val="000000"/>
          <w:lang w:val="en-GB" w:eastAsia="ca-ES"/>
        </w:rPr>
        <w:lastRenderedPageBreak/>
        <w:t>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8B7717">
        <w:rPr>
          <w:rFonts w:eastAsia="Times New Roman" w:cstheme="minorHAnsi"/>
          <w:color w:val="000000"/>
          <w:lang w:val="en-GB" w:eastAsia="ca-ES"/>
        </w:rPr>
        <w:t>:</w:t>
      </w:r>
      <w:r w:rsidR="00877957">
        <w:rPr>
          <w:rFonts w:eastAsia="Times New Roman" w:cstheme="minorHAnsi"/>
          <w:color w:val="000000"/>
          <w:lang w:val="en-GB" w:eastAsia="ca-ES"/>
        </w:rPr>
        <w:t xml:space="preserve"> </w:t>
      </w:r>
      <w:r w:rsidR="00442C57">
        <w:rPr>
          <w:rFonts w:eastAsia="Times New Roman" w:cstheme="minorHAnsi"/>
          <w:color w:val="000000"/>
          <w:lang w:val="en-GB" w:eastAsia="ca-ES"/>
        </w:rPr>
        <w:t>at least</w:t>
      </w:r>
      <w:r w:rsidR="00971C27">
        <w:rPr>
          <w:rFonts w:eastAsia="Times New Roman" w:cstheme="minorHAnsi"/>
          <w:color w:val="000000"/>
          <w:lang w:val="en-GB" w:eastAsia="ca-ES"/>
        </w:rPr>
        <w:t xml:space="preserve"> 200 mg of dry seeds per sample. </w:t>
      </w:r>
      <w:r w:rsidR="00967C8C" w:rsidRPr="00967C8C">
        <w:rPr>
          <w:rFonts w:eastAsia="Times New Roman" w:cstheme="minorHAnsi"/>
          <w:color w:val="000000"/>
          <w:lang w:val="en-GB" w:eastAsia="ca-ES"/>
        </w:rPr>
        <w:t xml:space="preserve">The determination of fatty acid composition in the extracted oils was performed at the USTA-CSIC laboratory using gas chromatography (GC) coupled to a flame ionization detector (FID) (Agilent Technologies, 7820A, Santa Clara, CA, USA), following the internal derivatization procedure to methyl esters proposed by </w:t>
      </w:r>
      <w:r w:rsidR="00CA06E3">
        <w:rPr>
          <w:rFonts w:eastAsia="Times New Roman" w:cstheme="minorHAnsi"/>
          <w:color w:val="000000"/>
          <w:lang w:val="en-GB" w:eastAsia="ca-ES"/>
        </w:rPr>
        <w:fldChar w:fldCharType="begin" w:fldLock="1"/>
      </w:r>
      <w:r w:rsidR="00803AAC">
        <w:rPr>
          <w:rFonts w:eastAsia="Times New Roman" w:cstheme="minorHAnsi"/>
          <w:color w:val="000000"/>
          <w:lang w:val="en-GB" w:eastAsia="ca-ES"/>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Lee et al.","plainTextFormattedCitation":"(Lee et al., 2012)","previouslyFormattedCitation":"(Lee &lt;i&gt;et al.&lt;/i&gt;, 2012)"},"properties":{"noteIndex":0},"schema":"https://github.com/citation-style-language/schema/raw/master/csl-citation.json"}</w:instrText>
      </w:r>
      <w:r w:rsidR="00CA06E3">
        <w:rPr>
          <w:rFonts w:eastAsia="Times New Roman" w:cstheme="minorHAnsi"/>
          <w:color w:val="000000"/>
          <w:lang w:val="en-GB" w:eastAsia="ca-ES"/>
        </w:rPr>
        <w:fldChar w:fldCharType="separate"/>
      </w:r>
      <w:r w:rsidR="00CA06E3" w:rsidRPr="00CA06E3">
        <w:rPr>
          <w:rFonts w:eastAsia="Times New Roman" w:cstheme="minorHAnsi"/>
          <w:noProof/>
          <w:color w:val="000000"/>
          <w:lang w:val="en-GB" w:eastAsia="ca-ES"/>
        </w:rPr>
        <w:t xml:space="preserve">Lee </w:t>
      </w:r>
      <w:r w:rsidR="00CA06E3" w:rsidRPr="00CA06E3">
        <w:rPr>
          <w:rFonts w:eastAsia="Times New Roman" w:cstheme="minorHAnsi"/>
          <w:i/>
          <w:noProof/>
          <w:color w:val="000000"/>
          <w:lang w:val="en-GB" w:eastAsia="ca-ES"/>
        </w:rPr>
        <w:t>et al.</w:t>
      </w:r>
      <w:r w:rsidR="00CA06E3">
        <w:rPr>
          <w:rFonts w:eastAsia="Times New Roman" w:cstheme="minorHAnsi"/>
          <w:color w:val="000000"/>
          <w:lang w:val="en-GB" w:eastAsia="ca-ES"/>
        </w:rPr>
        <w:fldChar w:fldCharType="end"/>
      </w:r>
      <w:r w:rsidR="00CA06E3">
        <w:rPr>
          <w:rFonts w:eastAsia="Times New Roman" w:cstheme="minorHAnsi"/>
          <w:color w:val="000000"/>
          <w:lang w:val="en-GB" w:eastAsia="ca-ES"/>
        </w:rPr>
        <w:t xml:space="preserve"> </w:t>
      </w:r>
      <w:r w:rsidR="00967C8C" w:rsidRPr="00967C8C">
        <w:rPr>
          <w:rFonts w:eastAsia="Times New Roman" w:cstheme="minorHAnsi"/>
          <w:color w:val="000000"/>
          <w:lang w:val="en-GB" w:eastAsia="ca-ES"/>
        </w:rPr>
        <w:t>(2012</w:t>
      </w:r>
      <w:r w:rsidR="00340F2A">
        <w:rPr>
          <w:rFonts w:eastAsia="Times New Roman" w:cstheme="minorHAnsi"/>
          <w:color w:val="000000"/>
          <w:lang w:val="en-GB" w:eastAsia="ca-ES"/>
        </w:rPr>
        <w:t>, section 2.2.4</w:t>
      </w:r>
      <w:r w:rsidR="00967C8C" w:rsidRPr="00967C8C">
        <w:rPr>
          <w:rFonts w:eastAsia="Times New Roman" w:cstheme="minorHAnsi"/>
          <w:color w:val="000000"/>
          <w:lang w:val="en-GB" w:eastAsia="ca-ES"/>
        </w:rPr>
        <w:t xml:space="preserve">). Chromatograms were recorded and </w:t>
      </w:r>
      <w:r w:rsidR="00EC01D1" w:rsidRPr="00967C8C">
        <w:rPr>
          <w:rFonts w:eastAsia="Times New Roman" w:cstheme="minorHAnsi"/>
          <w:color w:val="000000"/>
          <w:lang w:val="en-GB" w:eastAsia="ca-ES"/>
        </w:rPr>
        <w:t>analysed</w:t>
      </w:r>
      <w:r w:rsidR="00967C8C" w:rsidRPr="00967C8C">
        <w:rPr>
          <w:rFonts w:eastAsia="Times New Roman" w:cstheme="minorHAnsi"/>
          <w:color w:val="000000"/>
          <w:lang w:val="en-GB" w:eastAsia="ca-ES"/>
        </w:rPr>
        <w:t xml:space="preserve"> using Agilent EZChrom Elite software, potentially detecting up to 45 </w:t>
      </w:r>
      <w:r w:rsidR="004A72D0">
        <w:rPr>
          <w:rFonts w:eastAsia="Times New Roman" w:cstheme="minorHAnsi"/>
          <w:color w:val="000000"/>
          <w:lang w:val="en-GB" w:eastAsia="ca-ES"/>
        </w:rPr>
        <w:t>fatty acids (</w:t>
      </w:r>
      <w:r w:rsidR="00967C8C" w:rsidRPr="00967C8C">
        <w:rPr>
          <w:rFonts w:eastAsia="Times New Roman" w:cstheme="minorHAnsi"/>
          <w:color w:val="000000"/>
          <w:lang w:val="en-GB" w:eastAsia="ca-ES"/>
        </w:rPr>
        <w:t>Supplementary Table S1)</w:t>
      </w:r>
      <w:r w:rsidR="00C46E37">
        <w:rPr>
          <w:lang w:val="en-GB"/>
        </w:rPr>
        <w:t xml:space="preserve">. As a result, we obtained the value of the oil content on a dry-weight basis and the percentage of each </w:t>
      </w:r>
      <w:r w:rsidR="00235C6B">
        <w:rPr>
          <w:lang w:val="en-GB"/>
        </w:rPr>
        <w:t>fatty acids</w:t>
      </w:r>
      <w:r w:rsidR="00C46E37">
        <w:rPr>
          <w:lang w:val="en-GB"/>
        </w:rPr>
        <w:t xml:space="preserve"> type relative to the total oil content. The analysis identified 26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This data set was used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082221">
        <w:rPr>
          <w:lang w:val="en-GB"/>
        </w:rPr>
        <w:t xml:space="preserve"> and</w:t>
      </w:r>
      <w:r w:rsidR="00EA2F45">
        <w:rPr>
          <w:lang w:val="en-GB"/>
        </w:rPr>
        <w:t xml:space="preserve"> seed mass data </w:t>
      </w:r>
      <w:r w:rsidR="004A72D0">
        <w:rPr>
          <w:lang w:val="en-GB"/>
        </w:rPr>
        <w:t xml:space="preserve">for </w:t>
      </w:r>
      <w:r w:rsidR="00EA2F45">
        <w:rPr>
          <w:lang w:val="en-GB"/>
        </w:rPr>
        <w:t>the 4</w:t>
      </w:r>
      <w:r w:rsidR="00263C3C">
        <w:rPr>
          <w:lang w:val="en-GB"/>
        </w:rPr>
        <w:t>7</w:t>
      </w:r>
      <w:r w:rsidR="00EA2F45">
        <w:rPr>
          <w:lang w:val="en-GB"/>
        </w:rPr>
        <w:t xml:space="preserve"> species,</w:t>
      </w:r>
      <w:r w:rsidR="00EA2F45" w:rsidRPr="00BC5462">
        <w:rPr>
          <w:lang w:val="en-GB"/>
        </w:rPr>
        <w:t xml:space="preserve"> </w:t>
      </w:r>
      <w:r w:rsidR="00082221">
        <w:rPr>
          <w:lang w:val="en-GB"/>
        </w:rPr>
        <w:t xml:space="preserve">measured by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r w:rsidR="00EC01D1">
        <w:rPr>
          <w:lang w:val="en-GB"/>
        </w:rPr>
        <w:t xml:space="preserve"> </w:t>
      </w:r>
      <w:r w:rsidR="00F72179">
        <w:t xml:space="preserve">For the alpine seed oil dataset, </w:t>
      </w:r>
      <w:r w:rsidR="00A86FE0">
        <w:t xml:space="preserve">oil </w:t>
      </w:r>
      <w:r w:rsidR="00F72179">
        <w:t xml:space="preserve">analyses and measurements were done in three batches, corresponding with the seed availability after each year's collection campaign. </w:t>
      </w:r>
      <w:r w:rsidR="000377A1">
        <w:t xml:space="preserve">We collected fully mature seeds, following the </w:t>
      </w:r>
      <w:r w:rsidR="000377A1">
        <w:fldChar w:fldCharType="begin" w:fldLock="1"/>
      </w:r>
      <w:r w:rsidR="00C1372C">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ENSCONET (2009)","plainTextFormattedCitation":"(ENSCONET, 2009)","previouslyFormattedCitation":"(ENSCONET, 2009)"},"properties":{"noteIndex":0},"schema":"https://github.com/citation-style-language/schema/raw/master/csl-citation.json"}</w:instrText>
      </w:r>
      <w:r w:rsidR="000377A1">
        <w:fldChar w:fldCharType="separate"/>
      </w:r>
      <w:r w:rsidR="000377A1" w:rsidRPr="00803AAC">
        <w:rPr>
          <w:noProof/>
        </w:rPr>
        <w:t xml:space="preserve">ENSCONET </w:t>
      </w:r>
      <w:r w:rsidR="000377A1">
        <w:rPr>
          <w:noProof/>
        </w:rPr>
        <w:t>(</w:t>
      </w:r>
      <w:r w:rsidR="000377A1" w:rsidRPr="00803AAC">
        <w:rPr>
          <w:noProof/>
        </w:rPr>
        <w:t>2009)</w:t>
      </w:r>
      <w:r w:rsidR="000377A1">
        <w:fldChar w:fldCharType="end"/>
      </w:r>
      <w:r w:rsidR="000377A1">
        <w:t xml:space="preserve"> protocol, and applied a consistent methodology for all experiments</w:t>
      </w:r>
      <w:r w:rsidR="00FE34C8">
        <w:t>.</w:t>
      </w:r>
      <w:r w:rsidR="000377A1">
        <w:t xml:space="preserve"> </w:t>
      </w:r>
      <w:r w:rsidR="00FE34C8">
        <w:t>N</w:t>
      </w:r>
      <w:r w:rsidR="000377A1">
        <w:t xml:space="preserve">evertheless, </w:t>
      </w:r>
      <w:r w:rsidR="00FE34C8">
        <w:t xml:space="preserve">to ensure comparability, </w:t>
      </w:r>
      <w:r w:rsidR="000377A1">
        <w:t xml:space="preserve">we </w:t>
      </w:r>
      <w:r w:rsidR="00574920">
        <w:t xml:space="preserve">conducted a preliminary analysis to test potential differences </w:t>
      </w:r>
      <w:r w:rsidR="00293CFD">
        <w:t>in oil analysis between years</w:t>
      </w:r>
      <w:r w:rsidR="000377A1">
        <w:t xml:space="preserve"> (data not shown).</w:t>
      </w:r>
      <w:r w:rsidR="00293CFD">
        <w:t xml:space="preserve"> </w:t>
      </w:r>
      <w:r w:rsidR="000377A1">
        <w:t>N</w:t>
      </w:r>
      <w:r w:rsidR="00293CFD">
        <w:t>o significant differences were found</w:t>
      </w:r>
      <w:r w:rsidR="00646F26">
        <w:t xml:space="preserve"> between </w:t>
      </w:r>
      <w:proofErr w:type="gramStart"/>
      <w:r w:rsidR="00646F26">
        <w:t>years</w:t>
      </w:r>
      <w:proofErr w:type="gramEnd"/>
      <w:r w:rsidR="00FE34C8">
        <w:t>; thus, we are confident that our dataset is comparable and appropriate for the proposed analysis</w:t>
      </w:r>
      <w:r w:rsidR="00B77466">
        <w:t xml:space="preserve">. </w:t>
      </w:r>
    </w:p>
    <w:p w14:paraId="69EE86C4" w14:textId="2BC471AA"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5A3962">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lt;i&gt;et al.&lt;/i&gt;, 2023)","plainTextFormattedCitation":"(SER et al., 2023)","previouslyFormattedCitation":"(SER &lt;i&gt;et al.&lt;/i&gt;, 2023)"},"properties":{"noteIndex":0},"schema":"https://github.com/citation-style-language/schema/raw/master/csl-citation.json"}</w:instrText>
      </w:r>
      <w:r w:rsidR="00CA2838">
        <w:rPr>
          <w:lang w:val="en-GB"/>
        </w:rPr>
        <w:fldChar w:fldCharType="separate"/>
      </w:r>
      <w:r w:rsidR="001D70E1" w:rsidRPr="001D70E1">
        <w:rPr>
          <w:noProof/>
          <w:lang w:val="en-GB"/>
        </w:rPr>
        <w:t xml:space="preserve">(SER </w:t>
      </w:r>
      <w:r w:rsidR="001D70E1" w:rsidRPr="001D70E1">
        <w:rPr>
          <w:i/>
          <w:noProof/>
          <w:lang w:val="en-GB"/>
        </w:rPr>
        <w:t>et al.</w:t>
      </w:r>
      <w:r w:rsidR="001D70E1" w:rsidRPr="001D70E1">
        <w:rPr>
          <w:noProof/>
          <w:lang w:val="en-GB"/>
        </w:rPr>
        <w:t>, 2023)</w:t>
      </w:r>
      <w:r w:rsidR="00CA2838">
        <w:rPr>
          <w:lang w:val="en-GB"/>
        </w:rPr>
        <w:fldChar w:fldCharType="end"/>
      </w:r>
      <w:r w:rsidR="00C46E37">
        <w:rPr>
          <w:lang w:val="en-GB"/>
        </w:rPr>
        <w:t xml:space="preserve"> and classified as either generalist or strict lowland</w:t>
      </w:r>
      <w:r w:rsidR="00B20642">
        <w:rPr>
          <w:lang w:val="en-GB"/>
        </w:rPr>
        <w:t xml:space="preserve"> species</w:t>
      </w:r>
      <w:r w:rsidR="00C46E37">
        <w:rPr>
          <w:lang w:val="en-GB"/>
        </w:rPr>
        <w:t>.</w:t>
      </w:r>
      <w:r>
        <w:rPr>
          <w:lang w:val="en-GB"/>
        </w:rPr>
        <w:t xml:space="preserve"> In addition to our</w:t>
      </w:r>
      <w:r w:rsidR="00C46E37">
        <w:rPr>
          <w:lang w:val="en-GB"/>
        </w:rPr>
        <w:t xml:space="preserve"> </w:t>
      </w:r>
      <w:r>
        <w:rPr>
          <w:lang w:val="en-GB"/>
        </w:rPr>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study </w:t>
      </w:r>
      <w:r w:rsidR="00C46E37">
        <w:rPr>
          <w:lang w:val="en-GB"/>
        </w:rPr>
        <w:t xml:space="preserve">regional altitudinal gradients,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A18939F" w14:textId="3B3A2BB7" w:rsidR="00FE45D7" w:rsidRDefault="0059238C" w:rsidP="0072295D">
      <w:pPr>
        <w:spacing w:line="360" w:lineRule="auto"/>
        <w:ind w:firstLine="720"/>
        <w:jc w:val="both"/>
        <w:rPr>
          <w:color w:val="FF0000"/>
        </w:rPr>
      </w:pPr>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1B04EF">
        <w:rPr>
          <w:lang w:val="en-GB"/>
        </w:rPr>
        <w:t xml:space="preserve"> as a surrogate of germination timing</w:t>
      </w:r>
      <w:r w:rsidR="005769FA">
        <w:rPr>
          <w:lang w:val="en-GB"/>
        </w:rPr>
        <w:t xml:space="preserve"> </w:t>
      </w:r>
      <w:r w:rsidR="00133561">
        <w:rPr>
          <w:lang w:val="en-GB"/>
        </w:rPr>
        <w:t>(EHS),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system </w:t>
      </w:r>
      <w:r w:rsidR="00E63F8B">
        <w:rPr>
          <w:lang w:val="en-GB"/>
        </w:rPr>
        <w:fldChar w:fldCharType="begin" w:fldLock="1"/>
      </w:r>
      <w:r w:rsidR="005A3962">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E63F8B">
        <w:rPr>
          <w:lang w:val="en-GB"/>
        </w:rPr>
        <w:fldChar w:fldCharType="separate"/>
      </w:r>
      <w:r w:rsidR="001D70E1" w:rsidRPr="001D70E1">
        <w:rPr>
          <w:noProof/>
        </w:rPr>
        <w:t xml:space="preserve">(Espinosa del Alba </w:t>
      </w:r>
      <w:r w:rsidR="001D70E1" w:rsidRPr="001D70E1">
        <w:rPr>
          <w:i/>
          <w:noProof/>
        </w:rPr>
        <w:t>et al.</w:t>
      </w:r>
      <w:r w:rsidR="001D70E1" w:rsidRPr="001D70E1">
        <w:rPr>
          <w:noProof/>
        </w:rPr>
        <w:t>,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FE45D7" w:rsidRPr="00FE45D7">
        <w:t xml:space="preserve">Using </w:t>
      </w:r>
      <w:r w:rsidR="000D01B4">
        <w:t>E</w:t>
      </w:r>
      <w:r w:rsidR="00FE45D7" w:rsidRPr="00FE45D7">
        <w:t xml:space="preserve">nvironmental </w:t>
      </w:r>
      <w:r w:rsidR="000D01B4">
        <w:t>H</w:t>
      </w:r>
      <w:r w:rsidR="00FE45D7" w:rsidRPr="00FE45D7">
        <w:t xml:space="preserve">eat </w:t>
      </w:r>
      <w:r w:rsidR="000D01B4">
        <w:t>S</w:t>
      </w:r>
      <w:r w:rsidR="00FE45D7" w:rsidRPr="00FE45D7">
        <w:t>um instead of time or speed values allows to standardize germination timing metrics independently of incubation temperatures.</w:t>
      </w:r>
      <w:r w:rsidR="00FE45D7">
        <w:rPr>
          <w:color w:val="FF0000"/>
        </w:rPr>
        <w:t xml:space="preserve"> </w:t>
      </w:r>
    </w:p>
    <w:p w14:paraId="527E7A17" w14:textId="782A88A9" w:rsidR="003A2D07" w:rsidRDefault="009A1828" w:rsidP="0072295D">
      <w:pPr>
        <w:spacing w:line="360" w:lineRule="auto"/>
        <w:ind w:firstLine="720"/>
        <w:jc w:val="both"/>
        <w:rPr>
          <w:rFonts w:eastAsia="Times New Roman" w:cstheme="minorHAnsi"/>
          <w:color w:val="000000"/>
          <w:lang w:eastAsia="ca-ES"/>
        </w:rPr>
      </w:pPr>
      <w:r w:rsidRPr="009A1828">
        <w:lastRenderedPageBreak/>
        <w:t xml:space="preserve">Seed </w:t>
      </w:r>
      <w:r w:rsidR="00312E3C" w:rsidRPr="009A1828">
        <w:rPr>
          <w:lang w:val="en-GB"/>
        </w:rPr>
        <w:t>longevity</w:t>
      </w:r>
      <w:r w:rsidR="003A2D07" w:rsidRPr="009A1828">
        <w:rPr>
          <w:lang w:val="en-GB"/>
        </w:rPr>
        <w:t xml:space="preserve"> </w:t>
      </w:r>
      <w:r w:rsidR="0059238C">
        <w:rPr>
          <w:lang w:val="en-GB"/>
        </w:rPr>
        <w:t xml:space="preserve">was </w:t>
      </w:r>
      <w:r w:rsidR="00BC7A5C">
        <w:rPr>
          <w:lang w:val="en-GB"/>
        </w:rPr>
        <w:t xml:space="preserve">experimentally </w:t>
      </w:r>
      <w:r w:rsidR="0059238C">
        <w:rPr>
          <w:lang w:val="en-GB"/>
        </w:rPr>
        <w:t xml:space="preserve">calculated </w:t>
      </w:r>
      <w:r w:rsidR="003A2D07" w:rsidRPr="00BC5462">
        <w:rPr>
          <w:lang w:val="en-GB"/>
        </w:rPr>
        <w:t xml:space="preserve">for </w:t>
      </w:r>
      <w:r w:rsidR="00881208" w:rsidRPr="0059238C">
        <w:rPr>
          <w:lang w:val="en-GB"/>
        </w:rPr>
        <w:t>3</w:t>
      </w:r>
      <w:r w:rsidR="001B5A56">
        <w:rPr>
          <w:lang w:val="en-GB"/>
        </w:rPr>
        <w:t>3</w:t>
      </w:r>
      <w:r w:rsidR="0060245E">
        <w:rPr>
          <w:lang w:val="en-GB"/>
        </w:rPr>
        <w:t xml:space="preserve"> </w:t>
      </w:r>
      <w:r w:rsidR="003A2D07" w:rsidRPr="0059238C">
        <w:rPr>
          <w:lang w:val="en-GB"/>
        </w:rPr>
        <w:t>species</w:t>
      </w:r>
      <w:r w:rsidR="00C53403">
        <w:rPr>
          <w:lang w:val="en-GB"/>
        </w:rPr>
        <w:t xml:space="preserve"> in the laboratory</w:t>
      </w:r>
      <w:r w:rsidR="006875F1">
        <w:rPr>
          <w:lang w:val="en-GB"/>
        </w:rPr>
        <w:t xml:space="preserve"> using</w:t>
      </w:r>
      <w:r w:rsidR="00C12CB8">
        <w:rPr>
          <w:lang w:val="en-GB"/>
        </w:rPr>
        <w:t xml:space="preserve">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5A3962">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lt;i&gt;et al.&lt;/i&gt;, 2009; Davies &lt;i&gt;et al.&lt;/i&gt;, 2016)","manualFormatting":"(Probert, Daws and Hay, 2009; Davies et al., 2016)","plainTextFormattedCitation":"(Probert et al., 2009; Davies et al., 2016)","previouslyFormattedCitation":"(Probert &lt;i&gt;et al.&lt;/i&gt;, 2009;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w:t>
      </w:r>
      <w:r w:rsidR="005D2793" w:rsidRPr="00803AAC">
        <w:rPr>
          <w:i/>
          <w:lang w:val="en-GB"/>
        </w:rPr>
        <w:t>et</w:t>
      </w:r>
      <w:r w:rsidR="005D2793">
        <w:rPr>
          <w:lang w:val="en-GB"/>
        </w:rPr>
        <w:t xml:space="preserve">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 xml:space="preserve">species </w:t>
      </w:r>
      <w:r w:rsidR="00FE45D7">
        <w:rPr>
          <w:lang w:val="en-GB"/>
        </w:rPr>
        <w:t>of</w:t>
      </w:r>
      <w:r w:rsidR="008D1066">
        <w:rPr>
          <w:lang w:val="en-GB"/>
        </w:rPr>
        <w:t xml:space="preserve"> </w:t>
      </w:r>
      <w:r w:rsidR="00D656EF" w:rsidRPr="00EF59BA">
        <w:rPr>
          <w:lang w:val="en-GB"/>
        </w:rPr>
        <w:t>Cistaceae</w:t>
      </w:r>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w:t>
      </w:r>
      <w:r w:rsidR="008C2030">
        <w:rPr>
          <w:lang w:val="en-GB"/>
        </w:rPr>
        <w:t>1</w:t>
      </w:r>
      <w:r w:rsidR="00764DED">
        <w:rPr>
          <w:lang w:val="en-GB"/>
        </w:rPr>
        <w:t>0 seeds</w:t>
      </w:r>
      <w:r w:rsidR="00EE7D98">
        <w:rPr>
          <w:lang w:val="en-GB"/>
        </w:rPr>
        <w:t>/</w:t>
      </w:r>
      <w:r w:rsidR="00764DED">
        <w:rPr>
          <w:lang w:val="en-GB"/>
        </w:rPr>
        <w:t xml:space="preserve"> species) were first rehydrated</w:t>
      </w:r>
      <w:r w:rsidR="00015C00">
        <w:rPr>
          <w:lang w:val="en-GB"/>
        </w:rPr>
        <w:t xml:space="preserve"> to 47% </w:t>
      </w:r>
      <w:r w:rsidR="00CE332C">
        <w:t>relative humidity</w:t>
      </w:r>
      <w:r w:rsidR="00CE332C">
        <w:rPr>
          <w:lang w:val="en-GB"/>
        </w:rPr>
        <w:t xml:space="preserve"> (</w:t>
      </w:r>
      <w:r w:rsidR="00015C00">
        <w:rPr>
          <w:lang w:val="en-GB"/>
        </w:rPr>
        <w:t>RH</w:t>
      </w:r>
      <w:r w:rsidR="00CE332C">
        <w:rPr>
          <w:lang w:val="en-GB"/>
        </w:rPr>
        <w:t>)</w:t>
      </w:r>
      <w:r w:rsidR="00015C00">
        <w:rPr>
          <w:lang w:val="en-GB"/>
        </w:rPr>
        <w:t xml:space="preserve"> at 20</w:t>
      </w:r>
      <w:r w:rsidR="008A1D3F">
        <w:rPr>
          <w:lang w:val="en-GB"/>
        </w:rPr>
        <w:t>°</w:t>
      </w:r>
      <w:r w:rsidR="00015C00">
        <w:rPr>
          <w:lang w:val="en-GB"/>
        </w:rPr>
        <w:t xml:space="preserve">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w:t>
      </w:r>
      <w:r w:rsidR="00C93EAC">
        <w:rPr>
          <w:lang w:val="en-GB"/>
        </w:rPr>
        <w:t xml:space="preserve"> per species</w:t>
      </w:r>
      <w:r w:rsidR="00426EAE" w:rsidRPr="00426EAE">
        <w:rPr>
          <w:lang w:val="en-GB"/>
        </w:rPr>
        <w:t xml:space="preserve">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C93EAC">
        <w:rPr>
          <w:lang w:val="en-GB"/>
        </w:rPr>
        <w:t>sub</w:t>
      </w:r>
      <w:r w:rsidR="0027085C">
        <w:rPr>
          <w:lang w:val="en-GB"/>
        </w:rPr>
        <w:t xml:space="preserve">sequently </w:t>
      </w:r>
      <w:r w:rsidR="00674BCB">
        <w:rPr>
          <w:lang w:val="en-GB"/>
        </w:rPr>
        <w:t>sown in P</w:t>
      </w:r>
      <w:r w:rsidR="00674BCB" w:rsidRPr="00426EAE">
        <w:rPr>
          <w:lang w:val="en-GB"/>
        </w:rPr>
        <w:t xml:space="preserve">etri dishes </w:t>
      </w:r>
      <w:r w:rsidR="009F7B2A">
        <w:rPr>
          <w:lang w:val="en-GB"/>
        </w:rPr>
        <w:t>with 1% agar with GA</w:t>
      </w:r>
      <w:r w:rsidR="009F7B2A" w:rsidRPr="009F7B2A">
        <w:rPr>
          <w:vertAlign w:val="subscript"/>
          <w:lang w:val="en-GB"/>
        </w:rPr>
        <w:t>3</w:t>
      </w:r>
      <w:r w:rsidR="00DE32F6">
        <w:rPr>
          <w:vertAlign w:val="subscript"/>
          <w:lang w:val="en-GB"/>
        </w:rPr>
        <w:t xml:space="preserve"> </w:t>
      </w:r>
      <w:r w:rsidR="00DE32F6">
        <w:rPr>
          <w:lang w:val="en-GB"/>
        </w:rPr>
        <w:t>(</w:t>
      </w:r>
      <w:r w:rsidR="00C23BAA">
        <w:rPr>
          <w:lang w:val="en-GB"/>
        </w:rPr>
        <w:t>250 mg/L)</w:t>
      </w:r>
      <w:r w:rsidR="009F7B2A">
        <w:rPr>
          <w:lang w:val="en-GB"/>
        </w:rPr>
        <w:t xml:space="preserve"> </w:t>
      </w:r>
      <w:r w:rsidR="00674BCB">
        <w:rPr>
          <w:lang w:val="en-GB"/>
        </w:rPr>
        <w:fldChar w:fldCharType="begin" w:fldLock="1"/>
      </w:r>
      <w:r w:rsidR="005A3962">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lt;i&gt;et al.&lt;/i&gt;, 2015)","plainTextFormattedCitation":"(Davies et al., 2015)","previouslyFormattedCitation":"(Davies &lt;i&gt;et al.&lt;/i&gt;, 2015)"},"properties":{"noteIndex":0},"schema":"https://github.com/citation-style-language/schema/raw/master/csl-citation.json"}</w:instrText>
      </w:r>
      <w:r w:rsidR="00674BCB">
        <w:rPr>
          <w:lang w:val="en-GB"/>
        </w:rPr>
        <w:fldChar w:fldCharType="separate"/>
      </w:r>
      <w:r w:rsidR="001D70E1" w:rsidRPr="001D70E1">
        <w:rPr>
          <w:noProof/>
          <w:lang w:val="en-GB"/>
        </w:rPr>
        <w:t xml:space="preserve">(Davies </w:t>
      </w:r>
      <w:r w:rsidR="001D70E1" w:rsidRPr="001D70E1">
        <w:rPr>
          <w:i/>
          <w:noProof/>
          <w:lang w:val="en-GB"/>
        </w:rPr>
        <w:t>et al.</w:t>
      </w:r>
      <w:r w:rsidR="001D70E1" w:rsidRPr="001D70E1">
        <w:rPr>
          <w:noProof/>
          <w:lang w:val="en-GB"/>
        </w:rPr>
        <w:t>, 2015)</w:t>
      </w:r>
      <w:r w:rsidR="00674BCB">
        <w:rPr>
          <w:lang w:val="en-GB"/>
        </w:rPr>
        <w:fldChar w:fldCharType="end"/>
      </w:r>
      <w:r w:rsidR="00674BCB">
        <w:rPr>
          <w:lang w:val="en-GB"/>
        </w:rPr>
        <w:t xml:space="preserve">. </w:t>
      </w:r>
      <w:r w:rsidR="000167C5">
        <w:rPr>
          <w:lang w:val="en-GB"/>
        </w:rPr>
        <w:t>G</w:t>
      </w:r>
      <w:r w:rsidR="00C141CF">
        <w:rPr>
          <w:lang w:val="en-GB"/>
        </w:rPr>
        <w:t>ermination conditions for the species were set with a 12/12h photoperiod and two alternating temperatures</w:t>
      </w:r>
      <w:r w:rsidR="0041032E">
        <w:rPr>
          <w:lang w:val="en-GB"/>
        </w:rPr>
        <w:t>, depending on species optimal germination conditions</w:t>
      </w:r>
      <w:r w:rsidR="00C635A0">
        <w:rPr>
          <w:lang w:val="en-GB"/>
        </w:rPr>
        <w:t xml:space="preserve">, </w:t>
      </w:r>
      <w:r w:rsidR="00C141CF">
        <w:rPr>
          <w:lang w:val="en-GB"/>
        </w:rPr>
        <w:t>at 22-12</w:t>
      </w:r>
      <w:r w:rsidR="00EB2C54">
        <w:rPr>
          <w:lang w:val="en-GB"/>
        </w:rPr>
        <w:t>°</w:t>
      </w:r>
      <w:r w:rsidR="00C141CF">
        <w:rPr>
          <w:lang w:val="en-GB"/>
        </w:rPr>
        <w:t>C or 15/5</w:t>
      </w:r>
      <w:r w:rsidR="00EB2C54">
        <w:rPr>
          <w:lang w:val="en-GB"/>
        </w:rPr>
        <w:t>°</w:t>
      </w:r>
      <w:r w:rsidR="00C141CF">
        <w:rPr>
          <w:lang w:val="en-GB"/>
        </w:rPr>
        <w:t xml:space="preserve">C </w:t>
      </w:r>
      <w:r w:rsidR="00C141CF" w:rsidRPr="00872262">
        <w:rPr>
          <w:lang w:val="en-GB"/>
        </w:rPr>
        <w:t>(see</w:t>
      </w:r>
      <w:r w:rsidR="00C141CF" w:rsidRPr="00011F1A">
        <w:rPr>
          <w:lang w:val="en-GB"/>
        </w:rPr>
        <w:t xml:space="preserve"> supplementary Table S3)</w:t>
      </w:r>
      <w:r w:rsidR="00C141CF">
        <w:rPr>
          <w:lang w:val="en-GB"/>
        </w:rPr>
        <w:t>.</w:t>
      </w:r>
      <w:r w:rsidR="00EB2C54">
        <w:rPr>
          <w:lang w:val="en-GB"/>
        </w:rPr>
        <w:t xml:space="preserve"> A special procedure was followed for </w:t>
      </w:r>
      <w:r w:rsidR="00EB2C54" w:rsidRPr="008D2234">
        <w:rPr>
          <w:i/>
          <w:iCs/>
          <w:lang w:val="en-GB"/>
        </w:rPr>
        <w:t>Saxifraga oppositifolia</w:t>
      </w:r>
      <w:r w:rsidR="00674BCB">
        <w:rPr>
          <w:lang w:val="en-GB"/>
        </w:rPr>
        <w:t xml:space="preserve">, </w:t>
      </w:r>
      <w:r w:rsidR="00EB2C54">
        <w:rPr>
          <w:lang w:val="en-GB"/>
        </w:rPr>
        <w:t>which</w:t>
      </w:r>
      <w:r w:rsidR="00674BCB">
        <w:rPr>
          <w:lang w:val="en-GB"/>
        </w:rPr>
        <w:t xml:space="preserve"> requir</w:t>
      </w:r>
      <w:r w:rsidR="00EB2C54">
        <w:rPr>
          <w:lang w:val="en-GB"/>
        </w:rPr>
        <w:t>es</w:t>
      </w:r>
      <w:r w:rsidR="00674BCB">
        <w:rPr>
          <w:lang w:val="en-GB"/>
        </w:rPr>
        <w:t xml:space="preserve"> a cold stratification period </w:t>
      </w:r>
      <w:r w:rsidR="00EB2C54">
        <w:rPr>
          <w:lang w:val="en-GB"/>
        </w:rPr>
        <w:t>(</w:t>
      </w:r>
      <w:r w:rsidR="00674BCB">
        <w:rPr>
          <w:lang w:val="en-GB"/>
        </w:rPr>
        <w:t>5</w:t>
      </w:r>
      <w:r w:rsidR="00EB2C54">
        <w:rPr>
          <w:lang w:val="en-GB"/>
        </w:rPr>
        <w:t>°</w:t>
      </w:r>
      <w:r w:rsidR="00674BCB">
        <w:rPr>
          <w:lang w:val="en-GB"/>
        </w:rPr>
        <w:t xml:space="preserve">C in darkness for </w:t>
      </w:r>
      <w:r w:rsidR="00EB2C54">
        <w:rPr>
          <w:lang w:val="en-GB"/>
        </w:rPr>
        <w:t>30 days)</w:t>
      </w:r>
      <w:r w:rsidR="00C635A0">
        <w:rPr>
          <w:lang w:val="en-GB"/>
        </w:rPr>
        <w:t xml:space="preserve"> before moving it to germination chambers</w:t>
      </w:r>
      <w:r w:rsidR="00EE138C">
        <w:rPr>
          <w:lang w:val="en-GB"/>
        </w:rPr>
        <w:t xml:space="preserve"> </w:t>
      </w:r>
      <w:r w:rsidR="00EE138C" w:rsidRPr="00EE138C">
        <w:rPr>
          <w:lang w:val="en-GB"/>
        </w:rPr>
        <w:t>(Aralab climatic chamber Fitoclima S600 PL, equipped with 4 led modules 11W 350mA)</w:t>
      </w:r>
      <w:r w:rsidR="00660511">
        <w:rPr>
          <w:lang w:val="en-GB"/>
        </w:rPr>
        <w:t xml:space="preserve">. </w:t>
      </w:r>
      <w:r w:rsidR="002F028B">
        <w:rPr>
          <w:lang w:val="en-GB"/>
        </w:rPr>
        <w:t>Longevity experiments were performed in two batches</w:t>
      </w:r>
      <w:r w:rsidR="00C42593">
        <w:rPr>
          <w:lang w:val="en-GB"/>
        </w:rPr>
        <w:t xml:space="preserve">, </w:t>
      </w:r>
      <w:r w:rsidR="00C42593">
        <w:t>corresponding with the seed availability after each year's collection campaign</w:t>
      </w:r>
      <w:r w:rsidR="002F028B">
        <w:rPr>
          <w:lang w:val="en-GB"/>
        </w:rPr>
        <w:t>, with the same protocol, and preli</w:t>
      </w:r>
      <w:r w:rsidR="00525871">
        <w:rPr>
          <w:lang w:val="en-GB"/>
        </w:rPr>
        <w:t xml:space="preserve">minary analysis showed no significant differences between </w:t>
      </w:r>
      <w:r w:rsidR="00F75B9A">
        <w:rPr>
          <w:lang w:val="en-GB"/>
        </w:rPr>
        <w:t xml:space="preserve">experimental </w:t>
      </w:r>
      <w:r w:rsidR="00525871">
        <w:rPr>
          <w:lang w:val="en-GB"/>
        </w:rPr>
        <w:t xml:space="preserve">batches (data not shown). </w:t>
      </w:r>
      <w:r w:rsidR="00426EAE" w:rsidRPr="00426EAE">
        <w:rPr>
          <w:lang w:val="en-GB"/>
        </w:rPr>
        <w:t xml:space="preserve">After sowing,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 xml:space="preserve">Petri dishes. </w:t>
      </w:r>
      <w:r w:rsidR="00674BCB">
        <w:rPr>
          <w:lang w:val="en-GB"/>
        </w:rPr>
        <w:t>U</w:t>
      </w:r>
      <w:r w:rsidR="00426EAE" w:rsidRPr="00426EAE">
        <w:rPr>
          <w:lang w:val="en-GB"/>
        </w:rPr>
        <w:t xml:space="preserve">ngerminated seeds </w:t>
      </w:r>
      <w:r w:rsidR="00674BCB">
        <w:rPr>
          <w:lang w:val="en-GB"/>
        </w:rPr>
        <w:t xml:space="preserve">at the end of the test </w:t>
      </w:r>
      <w:r w:rsidR="00426EAE" w:rsidRPr="00426EAE">
        <w:rPr>
          <w:lang w:val="en-GB"/>
        </w:rPr>
        <w:t xml:space="preserve">were cut-tested </w:t>
      </w:r>
      <w:r w:rsidR="00D07034">
        <w:rPr>
          <w:lang w:val="en-GB"/>
        </w:rPr>
        <w:t xml:space="preserve">under the binocular </w:t>
      </w:r>
      <w:r w:rsidR="002F63BC">
        <w:rPr>
          <w:lang w:val="en-GB"/>
        </w:rPr>
        <w:t>stereoscope</w:t>
      </w:r>
      <w:r w:rsidR="00D07034">
        <w:rPr>
          <w:lang w:val="en-GB"/>
        </w:rPr>
        <w:t xml:space="preserve"> </w:t>
      </w:r>
      <w:r w:rsidR="009D3C6D">
        <w:rPr>
          <w:lang w:val="en-GB"/>
        </w:rPr>
        <w:t>to assess the embryo's state visually</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5A3962">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93A27" w:rsidRPr="00F95F23">
        <w:rPr>
          <w:rFonts w:cstheme="minorHAnsi"/>
          <w:color w:val="000000"/>
        </w:rPr>
        <w:fldChar w:fldCharType="separate"/>
      </w:r>
      <w:r w:rsidR="001D70E1" w:rsidRPr="001D70E1">
        <w:rPr>
          <w:rFonts w:cstheme="minorHAnsi"/>
          <w:noProof/>
          <w:color w:val="000000"/>
        </w:rPr>
        <w:t>(Baskin &amp;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p>
    <w:p w14:paraId="4D134C89" w14:textId="7E3E359A" w:rsidR="0064010B" w:rsidRDefault="0064010B" w:rsidP="0072295D">
      <w:pPr>
        <w:spacing w:line="360" w:lineRule="auto"/>
        <w:ind w:firstLine="720"/>
        <w:rPr>
          <w:rFonts w:eastAsia="Times New Roman" w:cstheme="minorHAnsi"/>
          <w:color w:val="000000"/>
          <w:lang w:eastAsia="ca-ES"/>
        </w:rPr>
      </w:pPr>
      <w:r w:rsidRPr="0064010B">
        <w:rPr>
          <w:rFonts w:eastAsia="Times New Roman" w:cstheme="minorHAnsi"/>
          <w:color w:val="000000"/>
          <w:lang w:eastAsia="ca-ES"/>
        </w:rPr>
        <w:t>Probit analysis was carried out on the data using GenStat</w:t>
      </w:r>
      <w:r>
        <w:rPr>
          <w:rFonts w:eastAsia="Times New Roman" w:cstheme="minorHAnsi"/>
          <w:color w:val="000000"/>
          <w:lang w:eastAsia="ca-ES"/>
        </w:rPr>
        <w:t xml:space="preserve"> </w:t>
      </w:r>
      <w:r w:rsidRPr="0064010B">
        <w:rPr>
          <w:rFonts w:eastAsia="Times New Roman" w:cstheme="minorHAnsi"/>
          <w:color w:val="000000"/>
          <w:lang w:eastAsia="ca-ES"/>
        </w:rPr>
        <w:t>Release 11.1 (VSN International Ltd, Oxford, UK) 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mp; Roberts, 1980)","plainTextFormattedCitation":"(Ellis &amp; Roberts, 1980)","previouslyFormattedCitation":"(Ellis &amp;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Ellis &amp;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307EF637"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lastRenderedPageBreak/>
        <w:t>where v is the viability (in normal equivalent deviates, NED)</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w:t>
      </w:r>
    </w:p>
    <w:p w14:paraId="47774C0B" w14:textId="30DF934A"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 preferences</w:t>
      </w:r>
    </w:p>
    <w:p w14:paraId="6428D3C4" w14:textId="4B832541" w:rsidR="00D83583" w:rsidRPr="00D83583" w:rsidRDefault="00804ECA" w:rsidP="002D4175">
      <w:pPr>
        <w:spacing w:line="360" w:lineRule="auto"/>
        <w:ind w:firstLine="720"/>
        <w:jc w:val="both"/>
        <w:rPr>
          <w:lang w:eastAsia="ca-ES"/>
        </w:rPr>
      </w:pPr>
      <w:r>
        <w:rPr>
          <w:lang w:val="en-GB"/>
        </w:rPr>
        <w:t xml:space="preserve">To calculate </w:t>
      </w:r>
      <w:r w:rsidR="006D58FB">
        <w:rPr>
          <w:lang w:val="en-GB"/>
        </w:rPr>
        <w:t>species preferences</w:t>
      </w:r>
      <w:r>
        <w:rPr>
          <w:lang w:val="en-GB"/>
        </w:rPr>
        <w:t xml:space="preserve">, we </w:t>
      </w:r>
      <w:r w:rsidR="00A97575">
        <w:rPr>
          <w:lang w:val="en-GB"/>
        </w:rPr>
        <w:t>established</w:t>
      </w:r>
      <w:r>
        <w:rPr>
          <w:lang w:val="en-GB"/>
        </w:rPr>
        <w:t xml:space="preserve"> 20 additional plots (1 m²)</w:t>
      </w:r>
      <w:r w:rsidR="00BD725D">
        <w:rPr>
          <w:lang w:val="en-GB"/>
        </w:rPr>
        <w:t xml:space="preserve"> per site </w:t>
      </w:r>
      <w:r>
        <w:rPr>
          <w:lang w:val="en-GB"/>
        </w:rPr>
        <w:t xml:space="preserve">(following the methodology of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Pr>
          <w:lang w:val="en-GB"/>
        </w:rPr>
        <w:t xml:space="preserve">where we </w:t>
      </w:r>
      <w:r w:rsidR="00616041">
        <w:rPr>
          <w:lang w:val="en-GB"/>
        </w:rPr>
        <w:t xml:space="preserve">recorded all vascular species and </w:t>
      </w:r>
      <w:r>
        <w:rPr>
          <w:lang w:val="en-GB"/>
        </w:rPr>
        <w:t>buried a</w:t>
      </w:r>
      <w:r w:rsidR="00616041">
        <w:rPr>
          <w:lang w:val="en-GB"/>
        </w:rPr>
        <w:t xml:space="preserve"> temperature datalogger </w:t>
      </w:r>
      <w:r>
        <w:rPr>
          <w:lang w:val="en-GB"/>
        </w:rPr>
        <w:t>at a depth of 5 cm</w:t>
      </w:r>
      <w:r w:rsidR="00BD725D">
        <w:rPr>
          <w:lang w:val="en-GB"/>
        </w:rPr>
        <w:t xml:space="preserve"> </w:t>
      </w:r>
      <w:r>
        <w:rPr>
          <w:lang w:val="en-GB"/>
        </w:rPr>
        <w:t xml:space="preserve">(Thermochron, iButton, Newbury, UK; accuracy: ± 0.5 °C from -10 °C to +65 °C, resolution: 0.5 °C, records every four hours), which recorded temperatures over 11 months. 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Pr>
          <w:lang w:val="en-GB"/>
        </w:rPr>
        <w:t xml:space="preserve">(1) Growing Degree Days (GDD) as the sum of daily mean temperatures for days in which the soil mean temperature at five cm </w:t>
      </w:r>
      <w:r w:rsidR="007C4D62">
        <w:rPr>
          <w:lang w:val="en-GB"/>
        </w:rPr>
        <w:t xml:space="preserve">deep </w:t>
      </w:r>
      <w:r>
        <w:rPr>
          <w:lang w:val="en-GB"/>
        </w:rPr>
        <w:t xml:space="preserve">was above 5 </w:t>
      </w:r>
      <w:r w:rsidR="002D2E0E">
        <w:rPr>
          <w:lang w:val="en-GB"/>
        </w:rPr>
        <w:t>°</w:t>
      </w:r>
      <w:r>
        <w:rPr>
          <w:lang w:val="en-GB"/>
        </w:rPr>
        <w:t xml:space="preserve">C </w:t>
      </w:r>
      <w:r w:rsidR="00C663D5">
        <w:rPr>
          <w:lang w:val="en-GB"/>
        </w:rPr>
        <w:fldChar w:fldCharType="begin" w:fldLock="1"/>
      </w:r>
      <w:r w:rsidR="005A3962">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b)","manualFormatting":"(Körner, 2021)","plainTextFormattedCitation":"(Körner, 2021b)","previouslyFormattedCitation":"(Körner, 2021b)"},"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Pr>
          <w:lang w:val="en-GB"/>
        </w:rPr>
        <w:t xml:space="preserve">; (2) Freezing Degree Days (FDD) as the sum of daily mean temperatures for days in which the mean temperature was below 0 </w:t>
      </w:r>
      <w:r w:rsidR="002D2E0E">
        <w:rPr>
          <w:lang w:val="en-GB"/>
        </w:rPr>
        <w:t>°</w:t>
      </w:r>
      <w:r>
        <w:rPr>
          <w:lang w:val="en-GB"/>
        </w:rPr>
        <w:t xml:space="preserve">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Pr>
          <w:lang w:val="en-GB"/>
        </w:rPr>
        <w:t xml:space="preserve">; and (3) days with snow cover, based on the period in which the </w:t>
      </w:r>
      <w:r w:rsidR="001F1A5F">
        <w:rPr>
          <w:lang w:val="en-GB"/>
        </w:rPr>
        <w:t xml:space="preserve">daily </w:t>
      </w:r>
      <w:r>
        <w:rPr>
          <w:lang w:val="en-GB"/>
        </w:rPr>
        <w:t xml:space="preserve">maximum temperatures were &lt; 0.5 ºC and the minimum temperatures were &gt; -0.5 </w:t>
      </w:r>
      <w:r w:rsidR="002D2E0E">
        <w:rPr>
          <w:lang w:val="en-GB"/>
        </w:rPr>
        <w:t>°</w:t>
      </w:r>
      <w:r>
        <w:rPr>
          <w:lang w:val="en-GB"/>
        </w:rPr>
        <w:t xml:space="preserve">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Pr>
          <w:lang w:val="en-GB"/>
        </w:rPr>
        <w:t xml:space="preserve">. Then, we used the bioclimatic indices to calculate the species' local </w:t>
      </w:r>
      <w:r w:rsidR="00DA62F2">
        <w:rPr>
          <w:lang w:val="en-GB"/>
        </w:rPr>
        <w:t>preferences</w:t>
      </w:r>
      <w:r>
        <w:rPr>
          <w:lang w:val="en-GB"/>
        </w:rPr>
        <w:t>,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w:t>
      </w:r>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584F8E84" w:rsidR="00E0513A" w:rsidRDefault="005418C2" w:rsidP="002D4175">
      <w:pPr>
        <w:spacing w:line="360" w:lineRule="auto"/>
        <w:ind w:firstLine="720"/>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A275B2">
        <w:rPr>
          <w:rFonts w:eastAsia="Times New Roman" w:cstheme="minorHAnsi"/>
          <w:color w:val="000000"/>
          <w:lang w:eastAsia="ca-ES"/>
        </w:rPr>
        <w:t>For biological correlat</w:t>
      </w:r>
      <w:r w:rsidR="003760D5">
        <w:rPr>
          <w:rFonts w:eastAsia="Times New Roman" w:cstheme="minorHAnsi"/>
          <w:color w:val="000000"/>
          <w:lang w:eastAsia="ca-ES"/>
        </w:rPr>
        <w:t>ions</w:t>
      </w:r>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are used as th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and model assumptions were visually checked and fulfilled</w:t>
      </w:r>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For the ecological drivers</w:t>
      </w:r>
      <w:r w:rsidR="00A44223">
        <w:rPr>
          <w:rFonts w:eastAsia="Times New Roman" w:cstheme="minorHAnsi"/>
          <w:color w:val="000000"/>
          <w:lang w:eastAsia="ca-ES"/>
        </w:rPr>
        <w:t xml:space="preserve"> (altitudinal distribution and local ecological </w:t>
      </w:r>
      <w:r w:rsidR="00232CC1">
        <w:rPr>
          <w:rFonts w:eastAsia="Times New Roman" w:cstheme="minorHAnsi"/>
          <w:color w:val="000000"/>
          <w:lang w:eastAsia="ca-ES"/>
        </w:rPr>
        <w:t>gradients, i.e. GDD, FDD and Snow), we wanted to investigat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are used as the response variable</w:t>
      </w:r>
      <w:r w:rsidR="00BF66E5">
        <w:rPr>
          <w:rFonts w:eastAsia="Times New Roman" w:cstheme="minorHAnsi"/>
          <w:color w:val="000000"/>
          <w:lang w:eastAsia="ca-ES"/>
        </w:rPr>
        <w:t xml:space="preserve">, both </w:t>
      </w:r>
      <w:proofErr w:type="gramStart"/>
      <w:r w:rsidR="00BF66E5">
        <w:rPr>
          <w:rFonts w:eastAsia="Times New Roman" w:cstheme="minorHAnsi"/>
          <w:color w:val="000000"/>
          <w:lang w:eastAsia="ca-ES"/>
        </w:rPr>
        <w:t>log-transformed</w:t>
      </w:r>
      <w:proofErr w:type="gramEnd"/>
      <w:r w:rsidR="00543F92">
        <w:rPr>
          <w:lang w:val="en-GB"/>
        </w:rPr>
        <w:t xml:space="preserve">. </w:t>
      </w:r>
      <w:r w:rsidR="000D2B8A">
        <w:rPr>
          <w:rFonts w:eastAsia="Times New Roman" w:cstheme="minorHAnsi"/>
          <w:color w:val="000000"/>
          <w:lang w:eastAsia="ca-ES"/>
        </w:rPr>
        <w:t xml:space="preserve">We used weakly informative </w:t>
      </w:r>
      <w:proofErr w:type="gramStart"/>
      <w:r w:rsidR="000D2B8A">
        <w:rPr>
          <w:rFonts w:eastAsia="Times New Roman" w:cstheme="minorHAnsi"/>
          <w:color w:val="000000"/>
          <w:lang w:eastAsia="ca-ES"/>
        </w:rPr>
        <w:t>priors</w:t>
      </w:r>
      <w:proofErr w:type="gramEnd"/>
      <w:r w:rsidR="000D2B8A">
        <w:rPr>
          <w:rFonts w:eastAsia="Times New Roman" w:cstheme="minorHAnsi"/>
          <w:color w:val="000000"/>
          <w:lang w:eastAsia="ca-ES"/>
        </w:rPr>
        <w:t xml:space="preserve">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t>
      </w:r>
      <w:r w:rsidR="00543F92" w:rsidRPr="00F95F23">
        <w:rPr>
          <w:rFonts w:eastAsia="Times New Roman" w:cstheme="minorHAnsi"/>
          <w:color w:val="000000"/>
          <w:lang w:eastAsia="ca-ES"/>
        </w:rPr>
        <w:lastRenderedPageBreak/>
        <w:t xml:space="preserve">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F1531F">
        <w:rPr>
          <w:rFonts w:eastAsia="Times New Roman" w:cstheme="minorHAnsi"/>
          <w:color w:val="000000"/>
          <w:lang w:eastAsia="ca-ES"/>
        </w:rPr>
        <w:t>.</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w:t>
      </w:r>
      <w:r w:rsidR="00F1531F">
        <w:rPr>
          <w:rFonts w:eastAsia="Times New Roman" w:cstheme="minorHAnsi"/>
          <w:color w:val="000000"/>
          <w:lang w:eastAsia="ca-ES"/>
        </w:rPr>
        <w:t>.</w:t>
      </w:r>
      <w:r w:rsidR="003C5298" w:rsidRPr="003C5298">
        <w:rPr>
          <w:rFonts w:eastAsia="Times New Roman" w:cstheme="minorHAnsi"/>
          <w:color w:val="000000"/>
          <w:lang w:eastAsia="ca-ES"/>
        </w:rPr>
        <w:t xml:space="preserv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Jin &amp;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mp; Schliep, 2019)","plainTextFormattedCitation":"(Paradis &amp; Schliep, 2019)","previouslyFormattedCitation":"(Paradis &amp;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Paradis &amp;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phylosignal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w:t>
      </w:r>
      <w:proofErr w:type="gramStart"/>
      <w:r w:rsidR="00964951">
        <w:rPr>
          <w:rFonts w:eastAsia="Times New Roman" w:cstheme="minorHAnsi"/>
          <w:color w:val="000000"/>
          <w:lang w:eastAsia="ca-ES"/>
        </w:rPr>
        <w:t>mean</w:t>
      </w:r>
      <w:proofErr w:type="gramEnd"/>
      <w:r w:rsidR="00964951">
        <w:rPr>
          <w:rFonts w:eastAsia="Times New Roman" w:cstheme="minorHAnsi"/>
          <w:color w:val="000000"/>
          <w:lang w:eastAsia="ca-ES"/>
        </w:rPr>
        <w:t xml:space="preserve"> from posterior 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and when the CI values do not overlap with 0,</w:t>
      </w:r>
      <w:r w:rsidR="009365C6">
        <w:rPr>
          <w:rFonts w:eastAsia="Times New Roman" w:cstheme="minorHAnsi"/>
          <w:color w:val="000000"/>
          <w:lang w:eastAsia="ca-ES"/>
        </w:rPr>
        <w:t xml:space="preserve"> there is a significant effect of the explanatory variable.</w:t>
      </w:r>
    </w:p>
    <w:p w14:paraId="6E248184" w14:textId="08D155A9" w:rsidR="00CA1165" w:rsidRPr="00CA1165" w:rsidRDefault="000251A7" w:rsidP="00FF65F2">
      <w:pPr>
        <w:pStyle w:val="Ttulo2"/>
        <w:rPr>
          <w:lang w:val="en-GB"/>
        </w:rPr>
      </w:pPr>
      <w:r>
        <w:rPr>
          <w:lang w:val="en-GB"/>
        </w:rPr>
        <w:t>3.</w:t>
      </w:r>
      <w:r w:rsidR="00671CEF">
        <w:rPr>
          <w:lang w:val="en-GB"/>
        </w:rPr>
        <w:t>Results</w:t>
      </w:r>
    </w:p>
    <w:p w14:paraId="672D0343" w14:textId="481311F4"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p>
    <w:p w14:paraId="1CEA0120" w14:textId="02B569BF" w:rsidR="00723F2B" w:rsidRPr="001E11F9" w:rsidRDefault="000F2246" w:rsidP="002D4175">
      <w:pPr>
        <w:spacing w:line="360" w:lineRule="auto"/>
        <w:ind w:firstLine="720"/>
        <w:jc w:val="both"/>
      </w:pPr>
      <w:r>
        <w:t xml:space="preserve">Within our local </w:t>
      </w:r>
      <w:r w:rsidR="00B6203B">
        <w:t xml:space="preserve">alpine </w:t>
      </w:r>
      <w:r>
        <w:t xml:space="preserve">species pool (n=47), oil content varies from 1.2% in </w:t>
      </w:r>
      <w:r w:rsidRPr="00D16A8C">
        <w:rPr>
          <w:i/>
          <w:iCs/>
        </w:rPr>
        <w:t>Avenella flexuosa</w:t>
      </w:r>
      <w:r>
        <w:t xml:space="preserve"> (</w:t>
      </w:r>
      <w:r w:rsidRPr="00EF59BA">
        <w:t>Poaceae</w:t>
      </w:r>
      <w:r>
        <w:t xml:space="preserve">) to 34.2% in </w:t>
      </w:r>
      <w:r w:rsidRPr="00D16A8C">
        <w:rPr>
          <w:i/>
          <w:iCs/>
        </w:rPr>
        <w:t>Jasione cavanillesii</w:t>
      </w:r>
      <w:r>
        <w:t xml:space="preserve"> (</w:t>
      </w:r>
      <w:r w:rsidRPr="00EF59BA">
        <w:t>Campanulaceae</w:t>
      </w:r>
      <w:r>
        <w:t>) (Fig</w:t>
      </w:r>
      <w:r w:rsidR="00C9518E">
        <w:t>.</w:t>
      </w:r>
      <w:r>
        <w:t xml:space="preserve"> </w:t>
      </w:r>
      <w:r w:rsidR="00AE6326" w:rsidRPr="00C9518E">
        <w:rPr>
          <w:b/>
          <w:bCs/>
        </w:rPr>
        <w:t>2</w:t>
      </w:r>
      <w:r w:rsidR="00C9518E" w:rsidRPr="00C9518E">
        <w:rPr>
          <w:b/>
          <w:bCs/>
        </w:rPr>
        <w:t>a</w:t>
      </w:r>
      <w:r>
        <w:t xml:space="preserve">).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 xml:space="preserve">These four </w:t>
      </w:r>
      <w:r w:rsidR="00FE45D7">
        <w:t>make up</w:t>
      </w:r>
      <w:r w:rsidR="003A50E2">
        <w:t xml:space="preserve"> 94.8% of seed oil content </w:t>
      </w:r>
      <w:r>
        <w:t>(se=23). Additionally, in our data set, erucic acid (C22:1n9) had high values only in Brassicaceae and gamma-linolenic acid (C18:3n6) in some Caryophyllaceae (Fig</w:t>
      </w:r>
      <w:r w:rsidR="00C9518E">
        <w:t>.</w:t>
      </w:r>
      <w:r>
        <w:t xml:space="preserve"> </w:t>
      </w:r>
      <w:r w:rsidR="00DF0936" w:rsidRPr="00C9518E">
        <w:rPr>
          <w:b/>
          <w:bCs/>
        </w:rPr>
        <w:t>2</w:t>
      </w:r>
      <w:r w:rsidR="00C9518E" w:rsidRPr="00C9518E">
        <w:rPr>
          <w:b/>
          <w:bCs/>
        </w:rPr>
        <w:t>b</w:t>
      </w:r>
      <w:r>
        <w:t xml:space="preserve">).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r w:rsidRPr="00D16A8C">
        <w:rPr>
          <w:i/>
          <w:iCs/>
        </w:rPr>
        <w:t>flexuosa</w:t>
      </w:r>
      <w:r>
        <w:t xml:space="preserve"> up to 20.1 in </w:t>
      </w:r>
      <w:r w:rsidRPr="00D16A8C">
        <w:rPr>
          <w:i/>
          <w:iCs/>
        </w:rPr>
        <w:t>Iberis carnosa</w:t>
      </w:r>
      <w:r>
        <w:t xml:space="preserve"> (Brassicaceae). </w:t>
      </w:r>
      <w:r w:rsidR="00BD2248">
        <w:t xml:space="preserve">Poaceae, Salicaceae, and Cistaceae generally </w:t>
      </w:r>
      <w:r>
        <w:t>had</w:t>
      </w:r>
      <w:r w:rsidR="00590E5A">
        <w:t xml:space="preserve"> higher </w:t>
      </w:r>
      <w:r w:rsidR="009468AA">
        <w:t xml:space="preserve">proportion of </w:t>
      </w:r>
      <w:r w:rsidR="00DF0936">
        <w:t>saturated fatty acids</w:t>
      </w:r>
      <w:r w:rsidR="00590E5A">
        <w:t xml:space="preserve"> synthesis</w:t>
      </w:r>
      <w:r w:rsidR="009468AA">
        <w:t xml:space="preserve"> while</w:t>
      </w:r>
      <w:r>
        <w:t xml:space="preserve"> Brassicaceae and Lamiaceae were </w:t>
      </w:r>
      <w:r w:rsidR="005C1359">
        <w:t>characterized</w:t>
      </w:r>
      <w:r>
        <w:t xml:space="preserve"> by higher </w:t>
      </w:r>
      <w:r w:rsidR="00DF0936">
        <w:t>unsaturated fatty acids</w:t>
      </w:r>
      <w:r>
        <w:t xml:space="preserve"> </w:t>
      </w:r>
      <w:r w:rsidR="00A16A22">
        <w:t xml:space="preserve">proportion </w:t>
      </w:r>
      <w:r>
        <w:t>(Fig</w:t>
      </w:r>
      <w:r w:rsidR="00C9518E">
        <w:t>.</w:t>
      </w:r>
      <w:r>
        <w:t xml:space="preserve"> </w:t>
      </w:r>
      <w:r w:rsidR="00DF0936" w:rsidRPr="00C9518E">
        <w:rPr>
          <w:b/>
          <w:bCs/>
        </w:rPr>
        <w:t>2</w:t>
      </w:r>
      <w:r w:rsidR="00C9518E" w:rsidRPr="00C9518E">
        <w:rPr>
          <w:b/>
          <w:bCs/>
        </w:rPr>
        <w:t>c</w:t>
      </w:r>
      <w:r>
        <w:t>).</w:t>
      </w:r>
    </w:p>
    <w:p w14:paraId="1D14E1CE" w14:textId="42D94879" w:rsidR="00031781" w:rsidRDefault="003910A7" w:rsidP="00E526DA">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w:t>
      </w:r>
      <w:r w:rsidR="00C9518E">
        <w:t>.</w:t>
      </w:r>
      <w:r>
        <w:t xml:space="preserve"> </w:t>
      </w:r>
      <w:r w:rsidR="00E9345A" w:rsidRPr="00E9345A">
        <w:rPr>
          <w:b/>
          <w:bCs/>
        </w:rPr>
        <w:t>2</w:t>
      </w:r>
      <w:proofErr w:type="gramStart"/>
      <w:r w:rsidR="00C9518E" w:rsidRPr="00E9345A">
        <w:rPr>
          <w:b/>
          <w:bCs/>
        </w:rPr>
        <w:t>d</w:t>
      </w:r>
      <w:r w:rsidR="00E9345A" w:rsidRPr="00E9345A">
        <w:rPr>
          <w:b/>
          <w:bCs/>
        </w:rPr>
        <w:t>,e</w:t>
      </w:r>
      <w:proofErr w:type="gramEnd"/>
      <w:r w:rsidR="00590E5A">
        <w:t xml:space="preserve">). The UFA/SFA ratio </w:t>
      </w:r>
      <w:r>
        <w:t xml:space="preserve">contributed the most to PC1 (26.4%) followed by </w:t>
      </w:r>
      <w:r w:rsidR="00693B74">
        <w:t>palmitic acid (</w:t>
      </w:r>
      <w:r w:rsidR="00590E5A">
        <w:t>C16:0</w:t>
      </w:r>
      <w:r w:rsidR="00693B74">
        <w:t xml:space="preserve">, </w:t>
      </w:r>
      <w:r w:rsidR="00590E5A">
        <w:t xml:space="preserve">18.6%), while </w:t>
      </w:r>
      <w:r w:rsidR="0067572E">
        <w:t>eicosenoic acid (</w:t>
      </w:r>
      <w:r w:rsidR="00590E5A">
        <w:t>C20:1n9</w:t>
      </w:r>
      <w:r w:rsidR="0067572E">
        <w:t>)</w:t>
      </w:r>
      <w:r w:rsidR="00590E5A">
        <w:t xml:space="preserve"> and </w:t>
      </w:r>
      <w:r w:rsidR="004A7504">
        <w:t>erucic acid (</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is not highly correlated with any specific </w:t>
      </w:r>
      <w:r w:rsidR="00F30A12">
        <w:t>fatty acid</w:t>
      </w:r>
      <w:r w:rsidR="00590E5A">
        <w:t xml:space="preserve"> (details in supplementary Table S</w:t>
      </w:r>
      <w:r w:rsidR="00693034">
        <w:t>4</w:t>
      </w:r>
      <w:r w:rsidR="00590E5A">
        <w:t>).</w:t>
      </w:r>
    </w:p>
    <w:p w14:paraId="77B41039" w14:textId="6F69CB7D" w:rsidR="00B97C30" w:rsidRDefault="00B97C30" w:rsidP="00E526DA">
      <w:pPr>
        <w:spacing w:line="360" w:lineRule="auto"/>
        <w:ind w:firstLine="720"/>
        <w:jc w:val="both"/>
      </w:pPr>
    </w:p>
    <w:p w14:paraId="28813F36" w14:textId="4530E894" w:rsidR="005B7E6E" w:rsidRPr="00486D77" w:rsidRDefault="00165466" w:rsidP="00E526DA">
      <w:pPr>
        <w:pStyle w:val="NormalWeb"/>
        <w:spacing w:line="360" w:lineRule="auto"/>
        <w:jc w:val="both"/>
      </w:pPr>
      <w:r>
        <w:rPr>
          <w:noProof/>
        </w:rPr>
        <w:lastRenderedPageBreak/>
        <w:drawing>
          <wp:inline distT="0" distB="0" distL="0" distR="0" wp14:anchorId="37547537" wp14:editId="44DFB27F">
            <wp:extent cx="5397500" cy="6421120"/>
            <wp:effectExtent l="0" t="0" r="0" b="0"/>
            <wp:docPr id="14056281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6421120"/>
                    </a:xfrm>
                    <a:prstGeom prst="rect">
                      <a:avLst/>
                    </a:prstGeom>
                    <a:noFill/>
                    <a:ln>
                      <a:noFill/>
                    </a:ln>
                  </pic:spPr>
                </pic:pic>
              </a:graphicData>
            </a:graphic>
          </wp:inline>
        </w:drawing>
      </w:r>
    </w:p>
    <w:p w14:paraId="5E190B62" w14:textId="5967CDFA" w:rsidR="005B7E6E" w:rsidRDefault="00570633" w:rsidP="00E526DA">
      <w:pPr>
        <w:spacing w:line="360" w:lineRule="auto"/>
        <w:jc w:val="both"/>
        <w:rPr>
          <w:lang w:val="en-GB"/>
        </w:rPr>
      </w:pPr>
      <w:r w:rsidRPr="005B7E6E">
        <w:rPr>
          <w:lang w:val="en-GB"/>
        </w:rPr>
        <w:t>Fig</w:t>
      </w:r>
      <w:r>
        <w:rPr>
          <w:lang w:val="en-GB"/>
        </w:rPr>
        <w:t>ure</w:t>
      </w:r>
      <w:r w:rsidRPr="005B7E6E">
        <w:rPr>
          <w:lang w:val="en-GB"/>
        </w:rPr>
        <w:t xml:space="preserve"> </w:t>
      </w:r>
      <w:r>
        <w:rPr>
          <w:lang w:val="en-GB"/>
        </w:rPr>
        <w:t xml:space="preserve">2. </w:t>
      </w:r>
      <w:r w:rsidR="00AF4D82">
        <w:rPr>
          <w:lang w:val="en-GB"/>
        </w:rPr>
        <w:t xml:space="preserve">Local </w:t>
      </w:r>
      <w:r w:rsidR="002B4499">
        <w:rPr>
          <w:lang w:val="en-GB"/>
        </w:rPr>
        <w:t xml:space="preserve">species </w:t>
      </w:r>
      <w:r w:rsidR="00AF4D82">
        <w:rPr>
          <w:lang w:val="en-GB"/>
        </w:rPr>
        <w:t xml:space="preserve">oil content and </w:t>
      </w:r>
      <w:r w:rsidR="000D6E76">
        <w:rPr>
          <w:lang w:val="en-GB"/>
        </w:rPr>
        <w:t>composition (n</w:t>
      </w:r>
      <w:r w:rsidR="00AF4D82">
        <w:rPr>
          <w:lang w:val="en-GB"/>
        </w:rPr>
        <w:t xml:space="preserve">=47). </w:t>
      </w:r>
      <w:r w:rsidR="00E9345A">
        <w:rPr>
          <w:lang w:val="en-GB"/>
        </w:rPr>
        <w:t>(</w:t>
      </w:r>
      <w:r w:rsidR="00B77CF8" w:rsidRPr="00B77CF8">
        <w:rPr>
          <w:b/>
          <w:bCs/>
          <w:lang w:val="en-GB"/>
        </w:rPr>
        <w:t>a</w:t>
      </w:r>
      <w:r w:rsidR="00AF4D82">
        <w:rPr>
          <w:lang w:val="en-GB"/>
        </w:rPr>
        <w:t xml:space="preserve">) Oil content (%) per species, colours representing </w:t>
      </w:r>
      <w:r w:rsidR="00787E65">
        <w:rPr>
          <w:lang w:val="en-GB"/>
        </w:rPr>
        <w:t>orders</w:t>
      </w:r>
      <w:r w:rsidR="00AF4D82">
        <w:rPr>
          <w:lang w:val="en-GB"/>
        </w:rPr>
        <w:t xml:space="preserve"> as panel D. </w:t>
      </w:r>
      <w:r w:rsidR="00E9345A">
        <w:rPr>
          <w:lang w:val="en-GB"/>
        </w:rPr>
        <w:t>(</w:t>
      </w:r>
      <w:r w:rsidR="00B77CF8">
        <w:rPr>
          <w:b/>
          <w:bCs/>
          <w:lang w:val="en-GB"/>
        </w:rPr>
        <w:t>b</w:t>
      </w:r>
      <w:r w:rsidR="00AF4D82">
        <w:rPr>
          <w:lang w:val="en-GB"/>
        </w:rPr>
        <w:t xml:space="preserve">)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w:t>
      </w:r>
      <w:r w:rsidR="00E9345A">
        <w:rPr>
          <w:lang w:val="en-GB"/>
        </w:rPr>
        <w:t>(</w:t>
      </w:r>
      <w:r w:rsidR="00B77CF8">
        <w:rPr>
          <w:b/>
          <w:bCs/>
          <w:lang w:val="en-GB"/>
        </w:rPr>
        <w:t>c</w:t>
      </w:r>
      <w:r w:rsidR="00AF4D82">
        <w:rPr>
          <w:lang w:val="en-GB"/>
        </w:rPr>
        <w:t xml:space="preserve">) Seed oil composition per species with </w:t>
      </w:r>
      <w:r w:rsidR="002C25C0">
        <w:rPr>
          <w:lang w:val="en-GB"/>
        </w:rPr>
        <w:t>fatty acids</w:t>
      </w:r>
      <w:r w:rsidR="00AF4D82">
        <w:rPr>
          <w:lang w:val="en-GB"/>
        </w:rPr>
        <w:t xml:space="preserve"> divided between Unsaturated Fatty Acids (UFA) and Saturated Fatty Acids (SFA). </w:t>
      </w:r>
      <w:r w:rsidR="00E9345A">
        <w:rPr>
          <w:lang w:val="en-GB"/>
        </w:rPr>
        <w:t>(</w:t>
      </w:r>
      <w:r w:rsidR="00B77CF8">
        <w:rPr>
          <w:b/>
          <w:bCs/>
          <w:lang w:val="en-GB"/>
        </w:rPr>
        <w:t>d</w:t>
      </w:r>
      <w:r w:rsidR="00AF4D82">
        <w:rPr>
          <w:lang w:val="en-GB"/>
        </w:rPr>
        <w:t xml:space="preserve">) PCA </w:t>
      </w:r>
      <w:r w:rsidR="00E72B11">
        <w:rPr>
          <w:lang w:val="en-GB"/>
        </w:rPr>
        <w:t xml:space="preserve">with </w:t>
      </w:r>
      <w:r w:rsidR="00AF4D82">
        <w:rPr>
          <w:lang w:val="en-GB"/>
        </w:rPr>
        <w:t xml:space="preserve">species </w:t>
      </w:r>
      <w:r w:rsidR="001F0EEE">
        <w:rPr>
          <w:lang w:val="en-GB"/>
        </w:rPr>
        <w:t xml:space="preserve">as </w:t>
      </w:r>
      <w:r w:rsidR="00AF4D82">
        <w:rPr>
          <w:lang w:val="en-GB"/>
        </w:rPr>
        <w:t xml:space="preserve">points and </w:t>
      </w:r>
      <w:r w:rsidR="00E9345A">
        <w:rPr>
          <w:lang w:val="en-GB"/>
        </w:rPr>
        <w:t>(</w:t>
      </w:r>
      <w:r w:rsidR="00B77CF8">
        <w:rPr>
          <w:b/>
          <w:bCs/>
          <w:lang w:val="en-GB"/>
        </w:rPr>
        <w:t>e</w:t>
      </w:r>
      <w:r w:rsidR="004357B6">
        <w:rPr>
          <w:lang w:val="en-GB"/>
        </w:rPr>
        <w:t xml:space="preserve">) variables </w:t>
      </w:r>
      <w:r w:rsidR="00AF4D82">
        <w:rPr>
          <w:lang w:val="en-GB"/>
        </w:rPr>
        <w:t>directions and contributions.</w:t>
      </w:r>
    </w:p>
    <w:p w14:paraId="24CD1E2E" w14:textId="0B5AF3E1" w:rsidR="003910A7" w:rsidRDefault="003910A7" w:rsidP="002D4175">
      <w:pPr>
        <w:spacing w:line="360" w:lineRule="auto"/>
        <w:ind w:firstLine="720"/>
        <w:jc w:val="both"/>
        <w:rPr>
          <w:lang w:val="en-GB"/>
        </w:rPr>
      </w:pPr>
      <w:r>
        <w:rPr>
          <w:lang w:val="en-GB"/>
        </w:rPr>
        <w:t>In our regional dataset with 80 species</w:t>
      </w:r>
      <w:r w:rsidR="00AE0C94">
        <w:rPr>
          <w:lang w:val="en-GB"/>
        </w:rPr>
        <w:t xml:space="preserve"> (Fig</w:t>
      </w:r>
      <w:r w:rsidR="00E9345A">
        <w:rPr>
          <w:lang w:val="en-GB"/>
        </w:rPr>
        <w:t>.</w:t>
      </w:r>
      <w:r w:rsidR="00AE0C94">
        <w:rPr>
          <w:lang w:val="en-GB"/>
        </w:rPr>
        <w:t xml:space="preserve"> </w:t>
      </w:r>
      <w:r w:rsidR="00AE0C94" w:rsidRPr="00E9345A">
        <w:rPr>
          <w:b/>
          <w:bCs/>
          <w:lang w:val="en-GB"/>
        </w:rPr>
        <w:t>3</w:t>
      </w:r>
      <w:r w:rsidR="00E9345A" w:rsidRPr="00E9345A">
        <w:rPr>
          <w:b/>
          <w:bCs/>
          <w:lang w:val="en-GB"/>
        </w:rPr>
        <w:t>a</w:t>
      </w:r>
      <w:r w:rsidR="00AE0C94">
        <w:rPr>
          <w:lang w:val="en-GB"/>
        </w:rPr>
        <w:t xml:space="preserve">), we found no significant oil content differences between 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by phylogeny (</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xml:space="preserve">, random factors model details in supplementary Table </w:t>
      </w:r>
      <w:r w:rsidR="002E7250">
        <w:rPr>
          <w:lang w:val="en-GB"/>
        </w:rPr>
        <w:lastRenderedPageBreak/>
        <w:t>S6</w:t>
      </w:r>
      <w:r w:rsidR="00AE0C94">
        <w:rPr>
          <w:lang w:val="en-GB"/>
        </w:rPr>
        <w:t xml:space="preserve">. Similarly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 xml:space="preserve">oil content (%) </w:t>
      </w:r>
      <w:r w:rsidR="00AE0C94" w:rsidRPr="005809D4">
        <w:rPr>
          <w:lang w:val="en-GB"/>
        </w:rPr>
        <w:t>(posterior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We observed a considerable variation of seed oil content in smaller seeds, while variation was reduced with increasing seed mass (Fig</w:t>
      </w:r>
      <w:r w:rsidR="00E9345A">
        <w:rPr>
          <w:lang w:val="en-GB"/>
        </w:rPr>
        <w:t>.</w:t>
      </w:r>
      <w:r w:rsidR="00AE0C94">
        <w:rPr>
          <w:lang w:val="en-GB"/>
        </w:rPr>
        <w:t xml:space="preserve"> </w:t>
      </w:r>
      <w:r w:rsidR="00AE0C94" w:rsidRPr="00E9345A">
        <w:rPr>
          <w:b/>
          <w:bCs/>
          <w:lang w:val="en-GB"/>
        </w:rPr>
        <w:t>3</w:t>
      </w:r>
      <w:r w:rsidR="00E9345A" w:rsidRPr="00E9345A">
        <w:rPr>
          <w:b/>
          <w:bCs/>
          <w:lang w:val="en-GB"/>
        </w:rPr>
        <w:t>b</w:t>
      </w:r>
      <w:r w:rsidR="00AE0C94">
        <w:rPr>
          <w:lang w:val="en-GB"/>
        </w:rPr>
        <w:t>).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596E4C06" w:rsidR="003910A7" w:rsidRDefault="00165466" w:rsidP="003910A7">
      <w:pPr>
        <w:autoSpaceDE w:val="0"/>
        <w:autoSpaceDN w:val="0"/>
        <w:adjustRightInd w:val="0"/>
        <w:spacing w:after="0" w:line="360" w:lineRule="auto"/>
        <w:jc w:val="both"/>
        <w:rPr>
          <w:lang w:val="en-GB"/>
        </w:rPr>
      </w:pPr>
      <w:r>
        <w:rPr>
          <w:noProof/>
          <w:lang w:val="en-GB"/>
        </w:rPr>
        <w:drawing>
          <wp:inline distT="0" distB="0" distL="0" distR="0" wp14:anchorId="2E908F55" wp14:editId="535D7F0B">
            <wp:extent cx="5397500" cy="4408170"/>
            <wp:effectExtent l="0" t="0" r="0" b="0"/>
            <wp:docPr id="6836545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4408170"/>
                    </a:xfrm>
                    <a:prstGeom prst="rect">
                      <a:avLst/>
                    </a:prstGeom>
                    <a:noFill/>
                    <a:ln>
                      <a:noFill/>
                    </a:ln>
                  </pic:spPr>
                </pic:pic>
              </a:graphicData>
            </a:graphic>
          </wp:inline>
        </w:drawing>
      </w:r>
    </w:p>
    <w:p w14:paraId="3697BC02" w14:textId="14B33A55" w:rsidR="003910A7" w:rsidRDefault="003910A7" w:rsidP="003910A7">
      <w:pPr>
        <w:spacing w:line="360" w:lineRule="auto"/>
        <w:jc w:val="both"/>
        <w:rPr>
          <w:lang w:val="en-GB"/>
        </w:rPr>
      </w:pPr>
      <w:r>
        <w:rPr>
          <w:lang w:val="en-GB"/>
        </w:rPr>
        <w:t xml:space="preserve">Figure </w:t>
      </w:r>
      <w:r w:rsidR="001F280F">
        <w:rPr>
          <w:lang w:val="en-GB"/>
        </w:rPr>
        <w:t>3</w:t>
      </w:r>
      <w:r>
        <w:rPr>
          <w:lang w:val="en-GB"/>
        </w:rPr>
        <w:t xml:space="preserve">. Regional oil content patterns (n=80 species). </w:t>
      </w:r>
      <w:r w:rsidR="004D0356">
        <w:rPr>
          <w:lang w:val="en-GB"/>
        </w:rPr>
        <w:t>(</w:t>
      </w:r>
      <w:r w:rsidR="00B77CF8">
        <w:rPr>
          <w:b/>
          <w:bCs/>
          <w:lang w:val="en-GB"/>
        </w:rPr>
        <w:t>a</w:t>
      </w:r>
      <w:r>
        <w:rPr>
          <w:lang w:val="en-GB"/>
        </w:rPr>
        <w:t xml:space="preserve">) Seed oil content (%) between regional altitudinal distribution showed by different colours. </w:t>
      </w:r>
      <w:r w:rsidR="004D0356">
        <w:rPr>
          <w:lang w:val="en-GB"/>
        </w:rPr>
        <w:t>(</w:t>
      </w:r>
      <w:r w:rsidR="00B77CF8">
        <w:rPr>
          <w:b/>
          <w:bCs/>
          <w:lang w:val="en-GB"/>
        </w:rPr>
        <w:t>b</w:t>
      </w:r>
      <w:r>
        <w:rPr>
          <w:lang w:val="en-GB"/>
        </w:rPr>
        <w:t>) Seed oil content (%) and seed mass (mg) non-significant relationship (</w:t>
      </w:r>
      <w:r w:rsidR="00181049">
        <w:rPr>
          <w:lang w:val="en-GB"/>
        </w:rPr>
        <w:t xml:space="preserve">from </w:t>
      </w:r>
      <w:r>
        <w:rPr>
          <w:lang w:val="en-GB"/>
        </w:rPr>
        <w:t>MCMC-GLMMs</w:t>
      </w:r>
      <w:r w:rsidR="00181049">
        <w:rPr>
          <w:lang w:val="en-GB"/>
        </w:rPr>
        <w:t xml:space="preserve"> models with gaussian family) showed by posterior mean (post. mean) and credible intervals (CI); if CI values do not overlap with 0, they indicate a significant relationship</w:t>
      </w:r>
      <w:r w:rsidR="000801D3">
        <w:rPr>
          <w:lang w:val="en-GB"/>
        </w:rPr>
        <w:t>.</w:t>
      </w:r>
    </w:p>
    <w:p w14:paraId="67D5EFD9" w14:textId="1E9C2A99" w:rsidR="005B7E6E" w:rsidRDefault="004001D6" w:rsidP="00E526DA">
      <w:pPr>
        <w:pStyle w:val="Ttulo3"/>
        <w:spacing w:line="360" w:lineRule="auto"/>
        <w:jc w:val="both"/>
        <w:rPr>
          <w:lang w:val="en-GB"/>
        </w:rPr>
      </w:pPr>
      <w:r>
        <w:rPr>
          <w:lang w:val="en-GB"/>
        </w:rPr>
        <w:t xml:space="preserve">Biological </w:t>
      </w:r>
      <w:r w:rsidR="00D546A9">
        <w:rPr>
          <w:lang w:val="en-GB"/>
        </w:rPr>
        <w:t>correlates</w:t>
      </w:r>
    </w:p>
    <w:p w14:paraId="6740C518" w14:textId="206420E1" w:rsidR="00E00BFD" w:rsidRDefault="00193DC5" w:rsidP="002D4175">
      <w:pPr>
        <w:spacing w:line="360" w:lineRule="auto"/>
        <w:ind w:firstLine="720"/>
        <w:jc w:val="both"/>
        <w:rPr>
          <w:lang w:val="en-GB"/>
        </w:rPr>
      </w:pPr>
      <w:r>
        <w:rPr>
          <w:lang w:val="en-GB"/>
        </w:rPr>
        <w:t>Seed mass values ranged from 0.6 mg (</w:t>
      </w:r>
      <w:r w:rsidRPr="00D16A8C">
        <w:rPr>
          <w:i/>
          <w:iCs/>
          <w:lang w:val="en-GB"/>
        </w:rPr>
        <w:t>Sedum brevifolium</w:t>
      </w:r>
      <w:r>
        <w:rPr>
          <w:lang w:val="en-GB"/>
        </w:rPr>
        <w:t>) to 268 mg (</w:t>
      </w:r>
      <w:r w:rsidRPr="00D16A8C">
        <w:rPr>
          <w:i/>
          <w:iCs/>
          <w:lang w:val="en-GB"/>
        </w:rPr>
        <w:t>Jurinea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 xml:space="preserve">posterior </w:t>
      </w:r>
      <w:r w:rsidR="00442B3C" w:rsidRPr="005809D4">
        <w:rPr>
          <w:lang w:val="en-GB"/>
        </w:rPr>
        <w:lastRenderedPageBreak/>
        <w:t>mean=-0.02, CI: [-0.06|0.0</w:t>
      </w:r>
      <w:r w:rsidR="00F87D9B" w:rsidRPr="005809D4">
        <w:rPr>
          <w:lang w:val="en-GB"/>
        </w:rPr>
        <w:t>2]</w:t>
      </w:r>
      <w:r w:rsidRPr="005809D4">
        <w:rPr>
          <w:lang w:val="en-GB"/>
        </w:rPr>
        <w:t>,</w:t>
      </w:r>
      <w:r>
        <w:rPr>
          <w:lang w:val="en-GB"/>
        </w:rPr>
        <w:t xml:space="preserve"> Fig</w:t>
      </w:r>
      <w:r w:rsidR="004D0356">
        <w:rPr>
          <w:lang w:val="en-GB"/>
        </w:rPr>
        <w:t>.</w:t>
      </w:r>
      <w:r>
        <w:rPr>
          <w:lang w:val="en-GB"/>
        </w:rPr>
        <w:t xml:space="preserve"> </w:t>
      </w:r>
      <w:r w:rsidRPr="004D0356">
        <w:rPr>
          <w:b/>
          <w:bCs/>
          <w:lang w:val="en-GB"/>
        </w:rPr>
        <w:t>4</w:t>
      </w:r>
      <w:r w:rsidR="004D0356" w:rsidRPr="004D0356">
        <w:rPr>
          <w:b/>
          <w:bCs/>
          <w:lang w:val="en-GB"/>
        </w:rPr>
        <w:t>a</w:t>
      </w:r>
      <w:r>
        <w:rPr>
          <w:lang w:val="en-GB"/>
        </w:rPr>
        <w:t xml:space="preserve">,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w:t>
      </w:r>
      <w:r w:rsidR="004D0356">
        <w:rPr>
          <w:lang w:val="en-GB"/>
        </w:rPr>
        <w:t xml:space="preserve">Fig. </w:t>
      </w:r>
      <w:r w:rsidR="004D0356" w:rsidRPr="004D0356">
        <w:rPr>
          <w:b/>
          <w:bCs/>
          <w:lang w:val="en-GB"/>
        </w:rPr>
        <w:t>4a</w:t>
      </w:r>
      <w:r w:rsidR="004D0356">
        <w:rPr>
          <w:b/>
          <w:bCs/>
          <w:lang w:val="en-GB"/>
        </w:rPr>
        <w:t xml:space="preserve">, </w:t>
      </w:r>
      <w:r>
        <w:rPr>
          <w:lang w:val="en-GB"/>
        </w:rPr>
        <w:t xml:space="preserve">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p>
    <w:p w14:paraId="4ADAAA56" w14:textId="626B2698" w:rsidR="00E00BFD" w:rsidRDefault="00E8375E" w:rsidP="002D4175">
      <w:pPr>
        <w:spacing w:line="360" w:lineRule="auto"/>
        <w:ind w:firstLine="720"/>
        <w:jc w:val="both"/>
        <w:rPr>
          <w:lang w:val="en-GB"/>
        </w:rPr>
      </w:pPr>
      <w:r>
        <w:rPr>
          <w:lang w:val="en-GB"/>
        </w:rPr>
        <w:t xml:space="preserve">The </w:t>
      </w:r>
      <w:r w:rsidR="00E00BFD">
        <w:rPr>
          <w:lang w:val="en-GB"/>
        </w:rPr>
        <w:t>seed longevity (</w:t>
      </w:r>
      <w:r>
        <w:rPr>
          <w:lang w:val="en-GB"/>
        </w:rPr>
        <w:t>p</w:t>
      </w:r>
      <w:r w:rsidR="00C84D40">
        <w:rPr>
          <w:lang w:val="en-GB"/>
        </w:rPr>
        <w:t>50</w:t>
      </w:r>
      <w:r w:rsidR="00E00BFD">
        <w:rPr>
          <w:lang w:val="en-GB"/>
        </w:rPr>
        <w:t>)</w:t>
      </w:r>
      <w:r w:rsidR="00C84D40">
        <w:rPr>
          <w:lang w:val="en-GB"/>
        </w:rPr>
        <w:t xml:space="preserve">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w:t>
      </w:r>
      <w:r w:rsidR="003C4539">
        <w:rPr>
          <w:lang w:val="en-GB"/>
        </w:rPr>
        <w:t>85</w:t>
      </w:r>
      <w:r w:rsidR="009306C0">
        <w:rPr>
          <w:lang w:val="en-GB"/>
        </w:rPr>
        <w:t>, CI: [</w:t>
      </w:r>
      <w:r w:rsidR="00012090">
        <w:rPr>
          <w:lang w:val="en-GB"/>
        </w:rPr>
        <w:t>-1.</w:t>
      </w:r>
      <w:r w:rsidR="003C4539">
        <w:rPr>
          <w:lang w:val="en-GB"/>
        </w:rPr>
        <w:t>32</w:t>
      </w:r>
      <w:r w:rsidR="009306C0">
        <w:rPr>
          <w:lang w:val="en-GB"/>
        </w:rPr>
        <w:t>|</w:t>
      </w:r>
      <w:r w:rsidR="00012090">
        <w:rPr>
          <w:lang w:val="en-GB"/>
        </w:rPr>
        <w:t>-</w:t>
      </w:r>
      <w:r w:rsidR="009306C0">
        <w:rPr>
          <w:lang w:val="en-GB"/>
        </w:rPr>
        <w:t>0.</w:t>
      </w:r>
      <w:r w:rsidR="003C4539">
        <w:rPr>
          <w:lang w:val="en-GB"/>
        </w:rPr>
        <w:t>39</w:t>
      </w:r>
      <w:r w:rsidR="009306C0">
        <w:rPr>
          <w:lang w:val="en-GB"/>
        </w:rPr>
        <w:t>]</w:t>
      </w:r>
      <w:r w:rsidR="007464E1">
        <w:rPr>
          <w:lang w:val="en-GB"/>
        </w:rPr>
        <w:t xml:space="preserve">, </w:t>
      </w:r>
      <w:r w:rsidR="004D0356">
        <w:rPr>
          <w:lang w:val="en-GB"/>
        </w:rPr>
        <w:t xml:space="preserve">Fig. </w:t>
      </w:r>
      <w:r w:rsidR="004D0356" w:rsidRPr="004D0356">
        <w:rPr>
          <w:b/>
          <w:bCs/>
          <w:lang w:val="en-GB"/>
        </w:rPr>
        <w:t>4b</w:t>
      </w:r>
      <w:r w:rsidR="004D0356">
        <w:rPr>
          <w:b/>
          <w:bCs/>
          <w:lang w:val="en-GB"/>
        </w:rPr>
        <w:t>,</w:t>
      </w:r>
      <w:r w:rsidR="004D0356">
        <w:rPr>
          <w:lang w:val="en-GB"/>
        </w:rPr>
        <w:t xml:space="preserve"> </w:t>
      </w:r>
      <w:r w:rsidR="003F56F8">
        <w:rPr>
          <w:lang w:val="en-GB"/>
        </w:rPr>
        <w:t>left panel</w:t>
      </w:r>
      <w:r w:rsidR="00F620A9">
        <w:rPr>
          <w:lang w:val="en-GB"/>
        </w:rPr>
        <w:t>)</w:t>
      </w:r>
      <w:r w:rsidR="001F0EEE">
        <w:rPr>
          <w:lang w:val="en-GB"/>
        </w:rPr>
        <w:t xml:space="preserve">. The </w:t>
      </w:r>
      <w:r>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w:t>
      </w:r>
      <w:r w:rsidR="00903647">
        <w:rPr>
          <w:lang w:val="en-GB"/>
        </w:rPr>
        <w:t>73</w:t>
      </w:r>
      <w:r w:rsidR="00C377C0">
        <w:rPr>
          <w:lang w:val="en-GB"/>
        </w:rPr>
        <w:t>, CI: [-</w:t>
      </w:r>
      <w:r w:rsidR="007F017E">
        <w:rPr>
          <w:lang w:val="en-GB"/>
        </w:rPr>
        <w:t>2.</w:t>
      </w:r>
      <w:r w:rsidR="00903647">
        <w:rPr>
          <w:lang w:val="en-GB"/>
        </w:rPr>
        <w:t>29</w:t>
      </w:r>
      <w:r w:rsidR="00C377C0">
        <w:rPr>
          <w:lang w:val="en-GB"/>
        </w:rPr>
        <w:t>|</w:t>
      </w:r>
      <w:r w:rsidR="00903647">
        <w:rPr>
          <w:lang w:val="en-GB"/>
        </w:rPr>
        <w:t>1.15</w:t>
      </w:r>
      <w:r w:rsidR="00C377C0">
        <w:rPr>
          <w:lang w:val="en-GB"/>
        </w:rPr>
        <w:t>]</w:t>
      </w:r>
      <w:r w:rsidR="00D81FA2">
        <w:rPr>
          <w:lang w:val="en-GB"/>
        </w:rPr>
        <w:t xml:space="preserve">, </w:t>
      </w:r>
      <w:r w:rsidR="001017F1">
        <w:rPr>
          <w:lang w:val="en-GB"/>
        </w:rPr>
        <w:t>Fig</w:t>
      </w:r>
      <w:r w:rsidR="004D0356">
        <w:rPr>
          <w:lang w:val="en-GB"/>
        </w:rPr>
        <w:t>.</w:t>
      </w:r>
      <w:r w:rsidR="003F56F8">
        <w:rPr>
          <w:lang w:val="en-GB"/>
        </w:rPr>
        <w:t xml:space="preserve"> </w:t>
      </w:r>
      <w:r w:rsidR="003F56F8" w:rsidRPr="004D0356">
        <w:rPr>
          <w:b/>
          <w:bCs/>
          <w:lang w:val="en-GB"/>
        </w:rPr>
        <w:t>4</w:t>
      </w:r>
      <w:r w:rsidR="004D0356" w:rsidRPr="004D0356">
        <w:rPr>
          <w:b/>
          <w:bCs/>
          <w:lang w:val="en-GB"/>
        </w:rPr>
        <w:t>b</w:t>
      </w:r>
      <w:r w:rsidR="004D0356">
        <w:rPr>
          <w:b/>
          <w:bCs/>
          <w:lang w:val="en-GB"/>
        </w:rPr>
        <w:t>,</w:t>
      </w:r>
      <w:r w:rsidR="003F56F8">
        <w:rPr>
          <w:lang w:val="en-GB"/>
        </w:rPr>
        <w:t xml:space="preserve"> right panel</w:t>
      </w:r>
      <w:r w:rsidR="00BA1302">
        <w:rPr>
          <w:lang w:val="en-GB"/>
        </w:rPr>
        <w:t>)</w:t>
      </w:r>
      <w:r w:rsidR="00FE021F">
        <w:rPr>
          <w:lang w:val="en-GB"/>
        </w:rPr>
        <w:t xml:space="preserve">. </w:t>
      </w:r>
      <w:r w:rsidR="00BF549B">
        <w:rPr>
          <w:lang w:val="en-GB"/>
        </w:rPr>
        <w:t>Interestingly</w:t>
      </w:r>
      <w:r w:rsidR="00C53F19">
        <w:rPr>
          <w:lang w:val="en-GB"/>
        </w:rPr>
        <w:t>, here, phylogeny does not appear to have a</w:t>
      </w:r>
      <w:r w:rsidR="00F75B9A">
        <w:rPr>
          <w:lang w:val="en-GB"/>
        </w:rPr>
        <w:t>n important</w:t>
      </w:r>
      <w:r w:rsidR="00C53F19">
        <w:rPr>
          <w:lang w:val="en-GB"/>
        </w:rPr>
        <w:t xml:space="preserve"> effect either</w:t>
      </w:r>
      <w:r w:rsidR="007123B5">
        <w:rPr>
          <w:lang w:val="en-GB"/>
        </w:rPr>
        <w:t xml:space="preserve"> in the trait </w:t>
      </w:r>
      <w:r w:rsidR="00985591">
        <w:rPr>
          <w:lang w:val="en-GB"/>
        </w:rPr>
        <w:t>p50</w:t>
      </w:r>
      <w:r w:rsidR="007123B5">
        <w:rPr>
          <w:lang w:val="en-GB"/>
        </w:rPr>
        <w:t xml:space="preserve"> </w:t>
      </w:r>
      <w:r w:rsidR="007123B5" w:rsidRPr="00F75B9A">
        <w:rPr>
          <w:lang w:val="en-GB"/>
        </w:rPr>
        <w:t>(</w:t>
      </w:r>
      <w:r w:rsidR="00C53F19" w:rsidRPr="00F75B9A">
        <w:rPr>
          <w:lang w:val="en-GB"/>
        </w:rPr>
        <w:t>lambda =</w:t>
      </w:r>
      <w:r w:rsidR="00E36B9B" w:rsidRPr="00F75B9A">
        <w:rPr>
          <w:lang w:val="en-GB"/>
        </w:rPr>
        <w:t xml:space="preserve"> 0.0</w:t>
      </w:r>
      <w:r w:rsidR="004D16AF" w:rsidRPr="00F75B9A">
        <w:rPr>
          <w:lang w:val="en-GB"/>
        </w:rPr>
        <w:t>5</w:t>
      </w:r>
      <w:r w:rsidR="007123B5" w:rsidRPr="00F75B9A">
        <w:rPr>
          <w:lang w:val="en-GB"/>
        </w:rPr>
        <w:t>)</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1C0435">
        <w:rPr>
          <w:lang w:val="en-GB"/>
        </w:rPr>
        <w:t>2</w:t>
      </w:r>
      <w:r w:rsidR="00BF549B" w:rsidRPr="00F93F29">
        <w:rPr>
          <w:lang w:val="en-GB"/>
        </w:rPr>
        <w:t>, CI: [0|0.</w:t>
      </w:r>
      <w:r w:rsidR="00E376BA" w:rsidRPr="00F93F29">
        <w:rPr>
          <w:lang w:val="en-GB"/>
        </w:rPr>
        <w:t>4</w:t>
      </w:r>
      <w:r w:rsidR="001C0435">
        <w:rPr>
          <w:lang w:val="en-GB"/>
        </w:rPr>
        <w:t>3</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370603">
        <w:rPr>
          <w:lang w:val="en-GB"/>
        </w:rPr>
        <w:t>32</w:t>
      </w:r>
      <w:r w:rsidR="00BF549B" w:rsidRPr="00F93F29">
        <w:rPr>
          <w:lang w:val="en-GB"/>
        </w:rPr>
        <w:t>, CI: [0|0.</w:t>
      </w:r>
      <w:r w:rsidR="00370603">
        <w:rPr>
          <w:lang w:val="en-GB"/>
        </w:rPr>
        <w:t>9</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p>
    <w:p w14:paraId="42E2AFAB" w14:textId="794D4F47" w:rsidR="001F0EEE" w:rsidRPr="00E164ED" w:rsidRDefault="00D57535" w:rsidP="002D4175">
      <w:pPr>
        <w:spacing w:line="360" w:lineRule="auto"/>
        <w:ind w:firstLine="720"/>
        <w:jc w:val="both"/>
        <w:rPr>
          <w:highlight w:val="yellow"/>
          <w:lang w:val="en-GB"/>
        </w:rPr>
      </w:pPr>
      <w:r>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 xml:space="preserve">1245 </w:t>
      </w:r>
      <w:r w:rsidR="003604ED" w:rsidRPr="00256223">
        <w:rPr>
          <w:lang w:val="en-GB"/>
        </w:rPr>
        <w:t>°C</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and germination timing</w:t>
      </w:r>
      <w:r w:rsidR="00E00BFD">
        <w:rPr>
          <w:lang w:val="en-GB"/>
        </w:rPr>
        <w:t>,</w:t>
      </w:r>
      <w:r w:rsidR="00FC748E">
        <w:rPr>
          <w:lang w:val="en-GB"/>
        </w:rPr>
        <w:t xml:space="preserve">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w:t>
      </w:r>
      <w:r w:rsidR="004D0356">
        <w:rPr>
          <w:lang w:val="en-GB"/>
        </w:rPr>
        <w:t>.</w:t>
      </w:r>
      <w:r w:rsidR="00B30E6F">
        <w:rPr>
          <w:lang w:val="en-GB"/>
        </w:rPr>
        <w:t xml:space="preserve"> </w:t>
      </w:r>
      <w:r w:rsidR="00B30E6F" w:rsidRPr="004D0356">
        <w:rPr>
          <w:b/>
          <w:bCs/>
          <w:lang w:val="en-GB"/>
        </w:rPr>
        <w:t>4</w:t>
      </w:r>
      <w:r w:rsidR="004D0356" w:rsidRPr="004D0356">
        <w:rPr>
          <w:b/>
          <w:bCs/>
          <w:lang w:val="en-GB"/>
        </w:rPr>
        <w:t>c</w:t>
      </w:r>
      <w:r w:rsidR="00B30E6F">
        <w:rPr>
          <w:lang w:val="en-GB"/>
        </w:rPr>
        <w:t>)</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2E40FB90" w:rsidR="00BA798C" w:rsidRPr="00FD6841" w:rsidRDefault="00165466" w:rsidP="00E526DA">
      <w:pPr>
        <w:spacing w:line="360" w:lineRule="auto"/>
        <w:jc w:val="both"/>
        <w:rPr>
          <w:lang w:val="en-GB"/>
        </w:rPr>
      </w:pPr>
      <w:r>
        <w:rPr>
          <w:noProof/>
          <w:lang w:val="en-GB"/>
        </w:rPr>
        <w:lastRenderedPageBreak/>
        <w:drawing>
          <wp:inline distT="0" distB="0" distL="0" distR="0" wp14:anchorId="750C9965" wp14:editId="4099479F">
            <wp:extent cx="5397500" cy="7840345"/>
            <wp:effectExtent l="0" t="0" r="0" b="8255"/>
            <wp:docPr id="5645753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633E5424" w14:textId="214EA5DE" w:rsidR="003A2D91" w:rsidRPr="00BC5462" w:rsidRDefault="00F34457" w:rsidP="00E526DA">
      <w:pPr>
        <w:spacing w:line="360" w:lineRule="auto"/>
        <w:jc w:val="both"/>
        <w:rPr>
          <w:lang w:val="en-GB"/>
        </w:rPr>
      </w:pPr>
      <w:r>
        <w:rPr>
          <w:lang w:val="en-GB"/>
        </w:rPr>
        <w:t xml:space="preserve">Figure 4. Seed oil content and ratio UFA/SFA biological </w:t>
      </w:r>
      <w:r w:rsidR="00855219">
        <w:rPr>
          <w:lang w:val="en-GB"/>
        </w:rPr>
        <w:t>correlates, significances from MCMC-GLMM models (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do not overlap with 0, they</w:t>
      </w:r>
      <w:r w:rsidR="0049614C">
        <w:rPr>
          <w:lang w:val="en-GB"/>
        </w:rPr>
        <w:t xml:space="preserve"> </w:t>
      </w:r>
      <w:r w:rsidR="00105ACE">
        <w:rPr>
          <w:lang w:val="en-GB"/>
        </w:rPr>
        <w:t>indicate a significant relationship</w:t>
      </w:r>
      <w:r>
        <w:rPr>
          <w:lang w:val="en-GB"/>
        </w:rPr>
        <w:t xml:space="preserve">. </w:t>
      </w:r>
      <w:r w:rsidR="004D0356">
        <w:rPr>
          <w:lang w:val="en-GB"/>
        </w:rPr>
        <w:t>(</w:t>
      </w:r>
      <w:r w:rsidR="00B77CF8">
        <w:rPr>
          <w:b/>
          <w:bCs/>
          <w:lang w:val="en-GB"/>
        </w:rPr>
        <w:t>a</w:t>
      </w:r>
      <w:r>
        <w:rPr>
          <w:lang w:val="en-GB"/>
        </w:rPr>
        <w:t xml:space="preserve">) Correlation between seed mass, oil content, and </w:t>
      </w:r>
      <w:r w:rsidR="00543B8E">
        <w:rPr>
          <w:lang w:val="en-GB"/>
        </w:rPr>
        <w:t xml:space="preserve">UFA/SFA </w:t>
      </w:r>
      <w:r>
        <w:rPr>
          <w:lang w:val="en-GB"/>
        </w:rPr>
        <w:t xml:space="preserve">ratio. </w:t>
      </w:r>
      <w:r w:rsidR="004D0356">
        <w:rPr>
          <w:lang w:val="en-GB"/>
        </w:rPr>
        <w:t>(</w:t>
      </w:r>
      <w:r w:rsidR="00B77CF8">
        <w:rPr>
          <w:b/>
          <w:bCs/>
          <w:lang w:val="en-GB"/>
        </w:rPr>
        <w:t>b</w:t>
      </w:r>
      <w:r>
        <w:rPr>
          <w:lang w:val="en-GB"/>
        </w:rPr>
        <w:t xml:space="preserve">) </w:t>
      </w:r>
      <w:r w:rsidR="004751FB">
        <w:rPr>
          <w:lang w:val="en-GB"/>
        </w:rPr>
        <w:t xml:space="preserve">Correlation between </w:t>
      </w:r>
      <w:r w:rsidR="00543B8E">
        <w:rPr>
          <w:lang w:val="en-GB"/>
        </w:rPr>
        <w:t>seed longevity (</w:t>
      </w:r>
      <w:r w:rsidR="00720D6C">
        <w:rPr>
          <w:lang w:val="en-GB"/>
        </w:rPr>
        <w:t>p</w:t>
      </w:r>
      <w:r>
        <w:rPr>
          <w:lang w:val="en-GB"/>
        </w:rPr>
        <w:t>50</w:t>
      </w:r>
      <w:r w:rsidR="00543B8E">
        <w:rPr>
          <w:lang w:val="en-GB"/>
        </w:rPr>
        <w:t xml:space="preserve">, </w:t>
      </w:r>
      <w:r w:rsidR="004751FB">
        <w:rPr>
          <w:lang w:val="en-GB"/>
        </w:rPr>
        <w:lastRenderedPageBreak/>
        <w:t>from GENSTAT</w:t>
      </w:r>
      <w:r>
        <w:rPr>
          <w:lang w:val="en-GB"/>
        </w:rPr>
        <w:t xml:space="preserve"> probit analysis)</w:t>
      </w:r>
      <w:r w:rsidR="00543B8E">
        <w:rPr>
          <w:lang w:val="en-GB"/>
        </w:rPr>
        <w:t>, oil content, and UFA/SFA ratio</w:t>
      </w:r>
      <w:r>
        <w:rPr>
          <w:lang w:val="en-GB"/>
        </w:rPr>
        <w:t xml:space="preserve">. </w:t>
      </w:r>
      <w:r w:rsidR="004D0356">
        <w:rPr>
          <w:lang w:val="en-GB"/>
        </w:rPr>
        <w:t>(</w:t>
      </w:r>
      <w:r w:rsidR="00B77CF8">
        <w:rPr>
          <w:b/>
          <w:bCs/>
          <w:lang w:val="en-GB"/>
        </w:rPr>
        <w:t>c</w:t>
      </w:r>
      <w:r>
        <w:rPr>
          <w:lang w:val="en-GB"/>
        </w:rPr>
        <w:t xml:space="preserve">) </w:t>
      </w:r>
      <w:r w:rsidR="00543B8E">
        <w:rPr>
          <w:lang w:val="en-GB"/>
        </w:rPr>
        <w:t xml:space="preserve">Correlation between </w:t>
      </w:r>
      <w:r w:rsidR="00D57535">
        <w:rPr>
          <w:lang w:val="en-GB"/>
        </w:rPr>
        <w:t>germination timing</w:t>
      </w:r>
      <w:r>
        <w:rPr>
          <w:lang w:val="en-GB"/>
        </w:rPr>
        <w:t xml:space="preserve"> </w:t>
      </w:r>
      <w:r w:rsidR="00543B8E">
        <w:rPr>
          <w:lang w:val="en-GB"/>
        </w:rPr>
        <w:t>(</w:t>
      </w:r>
      <w:r w:rsidR="00DA6022">
        <w:rPr>
          <w:lang w:val="en-GB"/>
        </w:rPr>
        <w:t>EHS</w:t>
      </w:r>
      <w:r w:rsidR="00543B8E">
        <w:rPr>
          <w:lang w:val="en-GB"/>
        </w:rPr>
        <w:t xml:space="preserve">, from </w:t>
      </w:r>
      <w:r w:rsidR="00D4696E">
        <w:rPr>
          <w:lang w:val="en-GB"/>
        </w:rPr>
        <w:fldChar w:fldCharType="begin" w:fldLock="1"/>
      </w:r>
      <w:r w:rsidR="00D4696E">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manualFormatting":"Espinosa del Alba et al., (2024)","plainTextFormattedCitation":"(Espinosa del Alba et al., 2024)"},"properties":{"noteIndex":0},"schema":"https://github.com/citation-style-language/schema/raw/master/csl-citation.json"}</w:instrText>
      </w:r>
      <w:r w:rsidR="00D4696E">
        <w:rPr>
          <w:lang w:val="en-GB"/>
        </w:rPr>
        <w:fldChar w:fldCharType="separate"/>
      </w:r>
      <w:r w:rsidR="00D4696E" w:rsidRPr="00D4696E">
        <w:rPr>
          <w:noProof/>
          <w:lang w:val="en-GB"/>
        </w:rPr>
        <w:t xml:space="preserve">Espinosa del Alba </w:t>
      </w:r>
      <w:r w:rsidR="00D4696E" w:rsidRPr="00D4696E">
        <w:rPr>
          <w:i/>
          <w:noProof/>
          <w:lang w:val="en-GB"/>
        </w:rPr>
        <w:t>et al.</w:t>
      </w:r>
      <w:r w:rsidR="00D4696E" w:rsidRPr="00D4696E">
        <w:rPr>
          <w:noProof/>
          <w:lang w:val="en-GB"/>
        </w:rPr>
        <w:t xml:space="preserve">, </w:t>
      </w:r>
      <w:r w:rsidR="00D4696E">
        <w:rPr>
          <w:noProof/>
          <w:lang w:val="en-GB"/>
        </w:rPr>
        <w:t>(</w:t>
      </w:r>
      <w:r w:rsidR="00D4696E" w:rsidRPr="00D4696E">
        <w:rPr>
          <w:noProof/>
          <w:lang w:val="en-GB"/>
        </w:rPr>
        <w:t>2024)</w:t>
      </w:r>
      <w:r w:rsidR="00D4696E">
        <w:rPr>
          <w:lang w:val="en-GB"/>
        </w:rPr>
        <w:fldChar w:fldCharType="end"/>
      </w:r>
      <w:r w:rsidR="00273142" w:rsidRPr="00D4696E">
        <w:t>, oil content and UFA/SFA ratio</w:t>
      </w:r>
      <w:r w:rsidRPr="00D4696E">
        <w:t xml:space="preserve">. </w:t>
      </w:r>
      <w:r>
        <w:rPr>
          <w:lang w:val="en-GB"/>
        </w:rPr>
        <w:t xml:space="preserve">Colours represent the different </w:t>
      </w:r>
      <w:r w:rsidR="00273142">
        <w:rPr>
          <w:lang w:val="en-GB"/>
        </w:rPr>
        <w:t>plant orders</w:t>
      </w:r>
      <w:r>
        <w:rPr>
          <w:lang w:val="en-GB"/>
        </w:rPr>
        <w:t>.</w:t>
      </w:r>
    </w:p>
    <w:p w14:paraId="6BF2FEBD" w14:textId="606C353A" w:rsidR="00870A76" w:rsidRDefault="008A4BED" w:rsidP="00E526DA">
      <w:pPr>
        <w:pStyle w:val="Ttulo3"/>
        <w:spacing w:line="360" w:lineRule="auto"/>
        <w:jc w:val="both"/>
        <w:rPr>
          <w:lang w:val="en-GB"/>
        </w:rPr>
      </w:pPr>
      <w:r>
        <w:rPr>
          <w:lang w:val="en-GB"/>
        </w:rPr>
        <w:t>Local e</w:t>
      </w:r>
      <w:r w:rsidR="00B06D2C">
        <w:rPr>
          <w:lang w:val="en-GB"/>
        </w:rPr>
        <w:t>cological drivers</w:t>
      </w:r>
    </w:p>
    <w:p w14:paraId="05BA3BDB" w14:textId="7F8DD30F" w:rsidR="007B238F" w:rsidRDefault="007B0357" w:rsidP="00C75C07">
      <w:pPr>
        <w:spacing w:line="360" w:lineRule="auto"/>
        <w:ind w:firstLine="720"/>
        <w:jc w:val="both"/>
        <w:rPr>
          <w:lang w:val="en-GB"/>
        </w:rPr>
      </w:pPr>
      <w:r>
        <w:rPr>
          <w:lang w:val="en-GB"/>
        </w:rPr>
        <w:t xml:space="preserve">GDD values ranged from 650 to 2295 °C, averaging 1421 °C (se = 67.9), while FDD values ranged from 0.05 to 170 °C, with a mean of 31.8 °C (se = 4.7). We found a general trend of species with lower oil content and a lower UFA/SFA ratio </w:t>
      </w:r>
      <w:r w:rsidR="00E00BFD">
        <w:rPr>
          <w:lang w:val="en-GB"/>
        </w:rPr>
        <w:t>preferring</w:t>
      </w:r>
      <w:r>
        <w:rPr>
          <w:lang w:val="en-GB"/>
        </w:rPr>
        <w:t xml:space="preserve"> in warmer conditions (high GDD and low FDD) along local microclimatic gradients</w:t>
      </w:r>
      <w:r w:rsidRPr="007B0357">
        <w:rPr>
          <w:lang w:val="en-GB"/>
        </w:rPr>
        <w:t xml:space="preserve"> </w:t>
      </w:r>
      <w:r>
        <w:rPr>
          <w:lang w:val="en-GB"/>
        </w:rPr>
        <w:t>(Fig</w:t>
      </w:r>
      <w:r w:rsidR="00D4696E">
        <w:rPr>
          <w:lang w:val="en-GB"/>
        </w:rPr>
        <w:t>.</w:t>
      </w:r>
      <w:r>
        <w:rPr>
          <w:lang w:val="en-GB"/>
        </w:rPr>
        <w:t xml:space="preserve"> </w:t>
      </w:r>
      <w:r w:rsidRPr="00D4696E">
        <w:rPr>
          <w:b/>
          <w:bCs/>
          <w:lang w:val="en-GB"/>
        </w:rPr>
        <w:t>5</w:t>
      </w:r>
      <w:r>
        <w:rPr>
          <w:lang w:val="en-GB"/>
        </w:rPr>
        <w:t>),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 xml:space="preserve">now values ranged from 3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4E99F7DA" w:rsidR="007612DD" w:rsidRDefault="00165466" w:rsidP="00E526DA">
      <w:pPr>
        <w:spacing w:line="360" w:lineRule="auto"/>
        <w:jc w:val="both"/>
        <w:rPr>
          <w:lang w:val="en-GB"/>
        </w:rPr>
      </w:pPr>
      <w:r>
        <w:rPr>
          <w:noProof/>
          <w:lang w:val="es-ES" w:eastAsia="es-ES"/>
        </w:rPr>
        <w:lastRenderedPageBreak/>
        <w:drawing>
          <wp:inline distT="0" distB="0" distL="0" distR="0" wp14:anchorId="5767D0E7" wp14:editId="47E53E71">
            <wp:extent cx="5397500" cy="7840345"/>
            <wp:effectExtent l="0" t="0" r="0" b="8255"/>
            <wp:docPr id="207622090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2FB67709" w14:textId="401626BE"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w:t>
      </w:r>
      <w:r w:rsidR="00D4696E">
        <w:rPr>
          <w:lang w:val="en-GB"/>
        </w:rPr>
        <w:t>(</w:t>
      </w:r>
      <w:r w:rsidR="00B77CF8" w:rsidRPr="00B77CF8">
        <w:rPr>
          <w:b/>
          <w:bCs/>
          <w:lang w:val="en-GB"/>
        </w:rPr>
        <w:t>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D4696E">
        <w:rPr>
          <w:lang w:val="en-GB"/>
        </w:rPr>
        <w:t>(</w:t>
      </w:r>
      <w:r w:rsidR="00B77CF8">
        <w:rPr>
          <w:b/>
          <w:bCs/>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D4696E">
        <w:rPr>
          <w:lang w:val="en-GB"/>
        </w:rPr>
        <w:t>(</w:t>
      </w:r>
      <w:r w:rsidR="00B77CF8">
        <w:rPr>
          <w:b/>
          <w:bCs/>
          <w:lang w:val="en-GB"/>
        </w:rPr>
        <w:t>c</w:t>
      </w:r>
      <w:r w:rsidR="00B5590A">
        <w:rPr>
          <w:lang w:val="en-GB"/>
        </w:rPr>
        <w:t xml:space="preserve">) </w:t>
      </w:r>
      <w:r w:rsidR="00D4696E">
        <w:rPr>
          <w:lang w:val="en-GB"/>
        </w:rPr>
        <w:t>r</w:t>
      </w:r>
      <w:r w:rsidR="001C05BD">
        <w:rPr>
          <w:lang w:val="en-GB"/>
        </w:rPr>
        <w:t>elationship</w:t>
      </w:r>
      <w:r w:rsidR="00B5590A">
        <w:rPr>
          <w:lang w:val="en-GB"/>
        </w:rPr>
        <w:t xml:space="preserve"> with S</w:t>
      </w:r>
      <w:r w:rsidR="007612DD">
        <w:rPr>
          <w:lang w:val="en-GB"/>
        </w:rPr>
        <w:t>now days.</w:t>
      </w:r>
    </w:p>
    <w:p w14:paraId="35B9E917" w14:textId="5D1E2A4C"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p>
    <w:p w14:paraId="18EE9077" w14:textId="46A63C5A" w:rsidR="00E526DA" w:rsidRDefault="00CC4522" w:rsidP="00C75C07">
      <w:pPr>
        <w:spacing w:line="360" w:lineRule="auto"/>
        <w:ind w:firstLine="720"/>
        <w:jc w:val="both"/>
        <w:rPr>
          <w:lang w:val="en-GB"/>
        </w:rPr>
      </w:pPr>
      <w:r>
        <w:rPr>
          <w:lang w:val="en-GB"/>
        </w:rPr>
        <w:t xml:space="preserve">This </w:t>
      </w:r>
      <w:r w:rsidR="008F3C77">
        <w:rPr>
          <w:lang w:val="en-GB"/>
        </w:rPr>
        <w:t xml:space="preserve">study </w:t>
      </w:r>
      <w:r w:rsidR="00113B07">
        <w:rPr>
          <w:lang w:val="en-GB"/>
        </w:rPr>
        <w:t xml:space="preserve">aimed </w:t>
      </w:r>
      <w:r w:rsidR="008F3C77">
        <w:rPr>
          <w:lang w:val="en-GB"/>
        </w:rPr>
        <w:t xml:space="preserve">to explore biological </w:t>
      </w:r>
      <w:r>
        <w:rPr>
          <w:lang w:val="en-GB"/>
        </w:rPr>
        <w:t xml:space="preserve">correlates </w:t>
      </w:r>
      <w:r w:rsidR="008F3C77">
        <w:rPr>
          <w:lang w:val="en-GB"/>
        </w:rPr>
        <w:t xml:space="preserve">and ecological </w:t>
      </w:r>
      <w:r>
        <w:rPr>
          <w:lang w:val="en-GB"/>
        </w:rPr>
        <w:t xml:space="preserve">drivers </w:t>
      </w:r>
      <w:r w:rsidR="008F3C77">
        <w:rPr>
          <w:lang w:val="en-GB"/>
        </w:rPr>
        <w:t xml:space="preserve">of seed oil content and seed oil composition </w:t>
      </w:r>
      <w:r>
        <w:rPr>
          <w:lang w:val="en-GB"/>
        </w:rPr>
        <w:t xml:space="preserve">in a </w:t>
      </w:r>
      <w:r w:rsidR="00F570FA">
        <w:rPr>
          <w:lang w:val="en-GB"/>
        </w:rPr>
        <w:t>local</w:t>
      </w:r>
      <w:r>
        <w:rPr>
          <w:lang w:val="en-GB"/>
        </w:rPr>
        <w:t xml:space="preserve"> pool of</w:t>
      </w:r>
      <w:r w:rsidR="008F3C77">
        <w:rPr>
          <w:lang w:val="en-GB"/>
        </w:rPr>
        <w:t xml:space="preserve"> 47 alpine species. </w:t>
      </w:r>
      <w:r w:rsidR="00322584">
        <w:rPr>
          <w:lang w:val="en-GB"/>
        </w:rPr>
        <w:t>We</w:t>
      </w:r>
      <w:r w:rsidR="008F3C77">
        <w:rPr>
          <w:lang w:val="en-GB"/>
        </w:rPr>
        <w:t xml:space="preserve"> </w:t>
      </w:r>
      <w:r>
        <w:rPr>
          <w:lang w:val="en-GB"/>
        </w:rPr>
        <w:t>found</w:t>
      </w:r>
      <w:r w:rsidR="008F3C77">
        <w:rPr>
          <w:lang w:val="en-GB"/>
        </w:rPr>
        <w:t xml:space="preserve"> strong indications that seed oil content significantly </w:t>
      </w:r>
      <w:r w:rsidR="003C3507">
        <w:rPr>
          <w:lang w:val="en-GB"/>
        </w:rPr>
        <w:t>influences</w:t>
      </w:r>
      <w:r w:rsidR="008F3C77">
        <w:rPr>
          <w:lang w:val="en-GB"/>
        </w:rPr>
        <w:t xml:space="preserve"> seed longevity, </w:t>
      </w:r>
      <w:r w:rsidR="0048542B">
        <w:rPr>
          <w:lang w:val="en-GB"/>
        </w:rPr>
        <w:t>potentially impacting</w:t>
      </w:r>
      <w:r w:rsidR="008F3C77">
        <w:rPr>
          <w:lang w:val="en-GB"/>
        </w:rPr>
        <w:t xml:space="preserve"> soil seed banks and conservation strategies for seed bank managers or restoration programmes</w:t>
      </w:r>
      <w:r w:rsidR="00376C6E">
        <w:rPr>
          <w:lang w:val="en-GB"/>
        </w:rPr>
        <w:t>. However, no relationships were detected between seed oil content or composition with seed mass and germinati</w:t>
      </w:r>
      <w:r w:rsidR="00E00BFD">
        <w:rPr>
          <w:lang w:val="en-GB"/>
        </w:rPr>
        <w:t>on</w:t>
      </w:r>
      <w:r w:rsidR="00376C6E">
        <w:rPr>
          <w:lang w:val="en-GB"/>
        </w:rPr>
        <w:t xml:space="preserve"> timing</w:t>
      </w:r>
      <w:r w:rsidR="008F3C77">
        <w:rPr>
          <w:lang w:val="en-GB"/>
        </w:rPr>
        <w:t xml:space="preserve">. </w:t>
      </w:r>
      <w:r w:rsidR="00322584">
        <w:rPr>
          <w:lang w:val="en-GB"/>
        </w:rPr>
        <w:t xml:space="preserve">Interestingly, we found </w:t>
      </w:r>
      <w:r w:rsidR="00376C6E">
        <w:rPr>
          <w:lang w:val="en-GB"/>
        </w:rPr>
        <w:t>no</w:t>
      </w:r>
      <w:r w:rsidR="00322584">
        <w:rPr>
          <w:lang w:val="en-GB"/>
        </w:rPr>
        <w:t xml:space="preserve"> evidence of temperature-related patterns pointing to macroevolutionary processes driving seed oil content and composition at the regional or local </w:t>
      </w:r>
      <w:r w:rsidR="00AE144F">
        <w:rPr>
          <w:lang w:val="en-GB"/>
        </w:rPr>
        <w:t xml:space="preserve">alpine </w:t>
      </w:r>
      <w:r w:rsidR="00322584">
        <w:rPr>
          <w:lang w:val="en-GB"/>
        </w:rPr>
        <w:t>scales.</w:t>
      </w:r>
    </w:p>
    <w:p w14:paraId="21D27B2C" w14:textId="70C6E6DA" w:rsidR="00003B3D" w:rsidRDefault="00D46168" w:rsidP="00003B3D">
      <w:pPr>
        <w:autoSpaceDE w:val="0"/>
        <w:autoSpaceDN w:val="0"/>
        <w:adjustRightInd w:val="0"/>
        <w:spacing w:after="0" w:line="360" w:lineRule="auto"/>
        <w:ind w:firstLine="720"/>
        <w:jc w:val="both"/>
        <w:rPr>
          <w:lang w:val="en-GB"/>
        </w:rPr>
      </w:pPr>
      <w:r>
        <w:rPr>
          <w:lang w:val="en-GB"/>
        </w:rPr>
        <w:t xml:space="preserve">While oil content is known to vary </w:t>
      </w:r>
      <w:r w:rsidR="00322584">
        <w:rPr>
          <w:lang w:val="en-GB"/>
        </w:rPr>
        <w:t xml:space="preserve">globally </w:t>
      </w:r>
      <w:r>
        <w:rPr>
          <w:lang w:val="en-GB"/>
        </w:rPr>
        <w:t xml:space="preserve">from 1% in </w:t>
      </w:r>
      <w:r w:rsidRPr="00D62521">
        <w:rPr>
          <w:i/>
          <w:iCs/>
          <w:lang w:val="en-GB"/>
        </w:rPr>
        <w:t>Musa paradisiaca</w:t>
      </w:r>
      <w:r>
        <w:rPr>
          <w:lang w:val="en-GB"/>
        </w:rPr>
        <w:t xml:space="preserve"> to 76% in </w:t>
      </w:r>
      <w:r w:rsidRPr="00D62521">
        <w:rPr>
          <w:i/>
          <w:iCs/>
          <w:lang w:val="en-GB"/>
        </w:rPr>
        <w:t>Chrysobalanus icaco</w:t>
      </w:r>
      <w:r>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Pr>
          <w:lang w:val="en-GB"/>
        </w:rPr>
        <w:t>, our alpine species show</w:t>
      </w:r>
      <w:r w:rsidR="003C3507">
        <w:rPr>
          <w:lang w:val="en-GB"/>
        </w:rPr>
        <w:t>ed</w:t>
      </w:r>
      <w:r>
        <w:rPr>
          <w:lang w:val="en-GB"/>
        </w:rPr>
        <w:t xml:space="preserve"> a </w:t>
      </w:r>
      <w:r w:rsidR="00322584">
        <w:rPr>
          <w:lang w:val="en-GB"/>
        </w:rPr>
        <w:t xml:space="preserve">reduced but still relevant </w:t>
      </w:r>
      <w:r>
        <w:rPr>
          <w:lang w:val="en-GB"/>
        </w:rPr>
        <w:t xml:space="preserve">range of </w:t>
      </w:r>
      <w:r w:rsidR="00322584">
        <w:rPr>
          <w:lang w:val="en-GB"/>
        </w:rPr>
        <w:t xml:space="preserve">seed </w:t>
      </w:r>
      <w:r>
        <w:rPr>
          <w:lang w:val="en-GB"/>
        </w:rPr>
        <w:t xml:space="preserve">oil </w:t>
      </w:r>
      <w:r w:rsidR="00322584">
        <w:rPr>
          <w:lang w:val="en-GB"/>
        </w:rPr>
        <w:t xml:space="preserve">percentages </w:t>
      </w:r>
      <w:r>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Pr>
          <w:lang w:val="en-GB"/>
        </w:rPr>
        <w:t>th</w:t>
      </w:r>
      <w:r w:rsidR="008517C3">
        <w:rPr>
          <w:lang w:val="en-GB"/>
        </w:rPr>
        <w:t>e one</w:t>
      </w:r>
      <w:r>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5411D6">
        <w:rPr>
          <w:lang w:val="en-GB"/>
        </w:rPr>
        <w:t>Our results</w:t>
      </w:r>
      <w:r w:rsidR="00322584">
        <w:rPr>
          <w:lang w:val="en-GB"/>
        </w:rPr>
        <w:t xml:space="preserve"> </w:t>
      </w:r>
      <w:r w:rsidR="00F77D95">
        <w:rPr>
          <w:lang w:val="en-GB"/>
        </w:rPr>
        <w:t>align</w:t>
      </w:r>
      <w:r w:rsidR="00322584">
        <w:rPr>
          <w:lang w:val="en-GB"/>
        </w:rPr>
        <w:t xml:space="preserve"> with the general variation in seed oil </w:t>
      </w:r>
      <w:r w:rsidR="005411D6">
        <w:rPr>
          <w:lang w:val="en-GB"/>
        </w:rPr>
        <w:t>reported</w:t>
      </w:r>
      <w:r w:rsidR="00322584">
        <w:rPr>
          <w:lang w:val="en-GB"/>
        </w:rPr>
        <w:t xml:space="preserve"> for herbaceous species </w:t>
      </w:r>
      <w:r>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Pr>
          <w:lang w:val="en-GB"/>
        </w:rPr>
        <w:t xml:space="preserve">. The </w:t>
      </w:r>
      <w:r w:rsidR="00322584">
        <w:rPr>
          <w:lang w:val="en-GB"/>
        </w:rPr>
        <w:t xml:space="preserve">seed </w:t>
      </w:r>
      <w:r>
        <w:rPr>
          <w:lang w:val="en-GB"/>
        </w:rPr>
        <w:t xml:space="preserve">oil composition </w:t>
      </w:r>
      <w:r w:rsidR="00322584">
        <w:rPr>
          <w:lang w:val="en-GB"/>
        </w:rPr>
        <w:t xml:space="preserve">we found in our alpine species </w:t>
      </w:r>
      <w:r>
        <w:rPr>
          <w:lang w:val="en-GB"/>
        </w:rPr>
        <w:t xml:space="preserve">was also </w:t>
      </w:r>
      <w:r w:rsidR="00833104">
        <w:rPr>
          <w:lang w:val="en-GB"/>
        </w:rPr>
        <w:t xml:space="preserve">comparable </w:t>
      </w:r>
      <w:r>
        <w:rPr>
          <w:lang w:val="en-GB"/>
        </w:rPr>
        <w:t xml:space="preserve">to </w:t>
      </w:r>
      <w:r w:rsidR="00833104">
        <w:rPr>
          <w:lang w:val="en-GB"/>
        </w:rPr>
        <w:t>w</w:t>
      </w:r>
      <w:r>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Pr>
          <w:lang w:val="en-GB"/>
        </w:rPr>
        <w:t xml:space="preserve">, except for erucic acid (C22:1n9) in Brassicaceae. </w:t>
      </w:r>
      <w:r w:rsidR="006C1388">
        <w:rPr>
          <w:lang w:val="en-GB"/>
        </w:rPr>
        <w:t>Previous reports from other commercial Brassicaceae species</w:t>
      </w:r>
      <w:r>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5A3962">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mp; Lepiniec, 2010)","plainTextFormattedCitation":"(Baud &amp; Lepiniec, 2010)","previouslyFormattedCitation":"(Baud &amp; Lepiniec, 2010)"},"properties":{"noteIndex":0},"schema":"https://github.com/citation-style-language/schema/raw/master/csl-citation.json"}</w:instrText>
      </w:r>
      <w:r w:rsidR="002F4898">
        <w:rPr>
          <w:lang w:val="en-GB"/>
        </w:rPr>
        <w:fldChar w:fldCharType="separate"/>
      </w:r>
      <w:r w:rsidR="001D70E1" w:rsidRPr="001D70E1">
        <w:rPr>
          <w:noProof/>
          <w:lang w:val="en-GB"/>
        </w:rPr>
        <w:t>(Baud &amp; Lepiniec, 2010)</w:t>
      </w:r>
      <w:r w:rsidR="002F4898">
        <w:rPr>
          <w:lang w:val="en-GB"/>
        </w:rPr>
        <w:fldChar w:fldCharType="end"/>
      </w:r>
      <w:r>
        <w:rPr>
          <w:lang w:val="en-GB"/>
        </w:rPr>
        <w:t>. The high levels of erucic acid are surprising due to its “high” melting point (33.5°C)</w:t>
      </w:r>
      <w:r w:rsidR="000A32B3">
        <w:rPr>
          <w:lang w:val="en-GB"/>
        </w:rPr>
        <w:t xml:space="preserve"> </w:t>
      </w:r>
      <w:r w:rsidR="000A32B3">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0A32B3">
        <w:rPr>
          <w:lang w:val="en-GB"/>
        </w:rPr>
        <w:fldChar w:fldCharType="separate"/>
      </w:r>
      <w:r w:rsidR="001D70E1" w:rsidRPr="001D70E1">
        <w:rPr>
          <w:noProof/>
          <w:lang w:val="en-GB"/>
        </w:rPr>
        <w:t>(Sanyal &amp; Linder, 2013)</w:t>
      </w:r>
      <w:r w:rsidR="000A32B3">
        <w:rPr>
          <w:lang w:val="en-GB"/>
        </w:rPr>
        <w:fldChar w:fldCharType="end"/>
      </w:r>
      <w:r>
        <w:rPr>
          <w:lang w:val="en-GB"/>
        </w:rPr>
        <w:t xml:space="preserve">, which would hinder energy release; however, erucic acid has also been </w:t>
      </w:r>
      <w:r w:rsidR="00322584">
        <w:rPr>
          <w:lang w:val="en-GB"/>
        </w:rPr>
        <w:t xml:space="preserve">associated </w:t>
      </w:r>
      <w:r>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Pr>
          <w:lang w:val="en-GB"/>
        </w:rPr>
        <w:t>.</w:t>
      </w:r>
    </w:p>
    <w:p w14:paraId="12394D41" w14:textId="0720C5D4"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corroborate 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mp; Börner, 2010; Hamilton &lt;i&gt;et al.&lt;/i&gt;, 2013; Bretagnolle &lt;i&gt;et al.&lt;/i&gt;, 2016)","plainTextFormattedCitation":"(Nagel &amp; Börner, 2010; Hamilton et al., 2013; Bretagnolle et al., 2016)","previouslyFormattedCitation":"(Nagel &amp; Börner, 2010; Hamilton &lt;i&gt;et al.&lt;/i&gt;, 2013; Bretagnolle &lt;i&gt;et al.&lt;/i&gt;, 2016)"},"properties":{"noteIndex":0},"schema":"https://github.com/citation-style-language/schema/raw/master/csl-citation.json"}</w:instrText>
      </w:r>
      <w:r w:rsidR="0013715F">
        <w:rPr>
          <w:lang w:val="en-GB"/>
        </w:rPr>
        <w:fldChar w:fldCharType="separate"/>
      </w:r>
      <w:r w:rsidR="001D70E1" w:rsidRPr="001D70E1">
        <w:rPr>
          <w:noProof/>
          <w:lang w:val="en-GB"/>
        </w:rPr>
        <w:t xml:space="preserve">(Nagel &amp; Börner, 2010; Hamilton </w:t>
      </w:r>
      <w:r w:rsidR="001D70E1" w:rsidRPr="001D70E1">
        <w:rPr>
          <w:i/>
          <w:noProof/>
          <w:lang w:val="en-GB"/>
        </w:rPr>
        <w:t>et al.</w:t>
      </w:r>
      <w:r w:rsidR="001D70E1" w:rsidRPr="001D70E1">
        <w:rPr>
          <w:noProof/>
          <w:lang w:val="en-GB"/>
        </w:rPr>
        <w:t xml:space="preserve">, 2013; Bretagnolle </w:t>
      </w:r>
      <w:r w:rsidR="001D70E1" w:rsidRPr="001D70E1">
        <w:rPr>
          <w:i/>
          <w:noProof/>
          <w:lang w:val="en-GB"/>
        </w:rPr>
        <w:t>et al.</w:t>
      </w:r>
      <w:r w:rsidR="001D70E1" w:rsidRPr="001D70E1">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5A3962">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mp; Grubb, 2002)","plainTextFormattedCitation":"(Finkelstein &amp; Grubb, 2002)","previouslyFormattedCitation":"(Finkelstein &amp; Grubb, 2002)"},"properties":{"noteIndex":0},"schema":"https://github.com/citation-style-language/schema/raw/master/csl-citation.json"}</w:instrText>
      </w:r>
      <w:r w:rsidR="008F661E">
        <w:rPr>
          <w:lang w:val="en-GB"/>
        </w:rPr>
        <w:fldChar w:fldCharType="separate"/>
      </w:r>
      <w:r w:rsidR="001D70E1" w:rsidRPr="001D70E1">
        <w:rPr>
          <w:noProof/>
          <w:lang w:val="en-GB"/>
        </w:rPr>
        <w:t>(Finkelstein &amp;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2C2188">
        <w:rPr>
          <w:lang w:val="en-GB"/>
        </w:rPr>
        <w:t xml:space="preserve"> and seed mas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w:t>
      </w:r>
      <w:r w:rsidR="00E11012">
        <w:lastRenderedPageBreak/>
        <w:t xml:space="preserve">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62A41">
        <w:fldChar w:fldCharType="separate"/>
      </w:r>
      <w:r w:rsidR="001D70E1" w:rsidRPr="001D70E1">
        <w:rPr>
          <w:noProof/>
        </w:rPr>
        <w:t>(Sanyal &amp;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are filtered towards small seed mass independently </w:t>
      </w:r>
      <w:r w:rsidR="00D003DB">
        <w:t>of their phylogeny</w:t>
      </w:r>
      <w:r w:rsidR="007C6923">
        <w:t>.</w:t>
      </w:r>
    </w:p>
    <w:p w14:paraId="5AEA9F52" w14:textId="59D71790"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xml:space="preserve">. </w:t>
      </w:r>
      <w:r w:rsidR="00DD27CD">
        <w:t xml:space="preserve">Despite alpine seeds generally </w:t>
      </w:r>
      <w:r w:rsidR="00E439E3">
        <w:t>being</w:t>
      </w:r>
      <w:r w:rsidR="00DD27CD">
        <w:t xml:space="preserve"> short-lived, they also shown </w:t>
      </w:r>
      <w:r w:rsidR="00272BF2">
        <w:t>considerable</w:t>
      </w:r>
      <w:r w:rsidR="00DD27CD">
        <w:t xml:space="preserve"> interspecific variation in the time taken for viability to fall to 50%</w:t>
      </w:r>
      <w:r w:rsidR="002D6318">
        <w:t xml:space="preserve"> (</w:t>
      </w:r>
      <w:r w:rsidR="002D6318" w:rsidRPr="002D6318">
        <w:t>i.e. p50 varied from 4.7 to 35.7 d</w:t>
      </w:r>
      <w:r w:rsidR="002D6318">
        <w:t>ays</w:t>
      </w:r>
      <w:r w:rsidR="002D6318" w:rsidRPr="002D6318">
        <w:t xml:space="preserve"> in Mondoni et al., 2011 and from 3 to 47 days in the present study)</w:t>
      </w:r>
      <w:r w:rsidR="00DD27CD">
        <w:t xml:space="preserve">. Here we provide </w:t>
      </w:r>
      <w:r w:rsidR="00B4225D">
        <w:t>a</w:t>
      </w:r>
      <w:r w:rsidR="00DD27CD">
        <w:t xml:space="preserve"> mechanistic explanation for such differences in the rate at which seeds lose viability, showing a consistent and significant 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unsaturated 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5A3962">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E72517">
        <w:fldChar w:fldCharType="separate"/>
      </w:r>
      <w:r w:rsidR="001D70E1" w:rsidRPr="001D70E1">
        <w:rPr>
          <w:noProof/>
        </w:rPr>
        <w:t xml:space="preserve">(Nagel &amp; Börner, 2010; Neto </w:t>
      </w:r>
      <w:r w:rsidR="001D70E1" w:rsidRPr="001D70E1">
        <w:rPr>
          <w:i/>
          <w:noProof/>
        </w:rPr>
        <w:t>et al.</w:t>
      </w:r>
      <w:r w:rsidR="001D70E1" w:rsidRPr="001D70E1">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lt;i&gt;et al.&lt;/i&gt;, 2009)","plainTextFormattedCitation":"(Hoekstra, 2005; Probert et al., 2009)","previouslyFormattedCitation":"(Hoekstra, 2005; Probert &lt;i&gt;et al.&lt;/i&gt;, 2009)"},"properties":{"noteIndex":0},"schema":"https://github.com/citation-style-language/schema/raw/master/csl-citation.json"}</w:instrText>
      </w:r>
      <w:r w:rsidR="00F867EA">
        <w:fldChar w:fldCharType="separate"/>
      </w:r>
      <w:r w:rsidR="001D70E1" w:rsidRPr="001D70E1">
        <w:rPr>
          <w:noProof/>
        </w:rPr>
        <w:t xml:space="preserve">(Hoekstra, 2005; Probert </w:t>
      </w:r>
      <w:r w:rsidR="001D70E1" w:rsidRPr="001D70E1">
        <w:rPr>
          <w:i/>
          <w:noProof/>
        </w:rPr>
        <w:t>et al.</w:t>
      </w:r>
      <w:r w:rsidR="001D70E1" w:rsidRPr="001D70E1">
        <w:rPr>
          <w:noProof/>
        </w:rPr>
        <w:t>,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8452C2">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manualFormatting":"(Bailly et al., 1998; Tammela et al.,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5A3962">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lt;i&gt;et al.&lt;/i&gt;, 2005; Probert &lt;i&gt;et al.&lt;/i&gt;, 2009; Gardarin &lt;i&gt;et al.&lt;/i&gt;, 2010)","plainTextFormattedCitation":"(Walters et al., 2005; Probert et al., 2009; Gardarin et al., 2010)","previouslyFormattedCitation":"(Walters &lt;i&gt;et al.&lt;/i&gt;, 2005; Probert &lt;i&gt;et al.&lt;/i&gt;, 2009; Gardarin &lt;i&gt;et al.&lt;/i&gt;, 2010)"},"properties":{"noteIndex":0},"schema":"https://github.com/citation-style-language/schema/raw/master/csl-citation.json"}</w:instrText>
      </w:r>
      <w:r w:rsidR="002657B4">
        <w:fldChar w:fldCharType="separate"/>
      </w:r>
      <w:r w:rsidR="001D70E1" w:rsidRPr="001D70E1">
        <w:rPr>
          <w:noProof/>
        </w:rPr>
        <w:t xml:space="preserve">(Walters </w:t>
      </w:r>
      <w:r w:rsidR="001D70E1" w:rsidRPr="001D70E1">
        <w:rPr>
          <w:i/>
          <w:noProof/>
        </w:rPr>
        <w:t>et al.</w:t>
      </w:r>
      <w:r w:rsidR="001D70E1" w:rsidRPr="001D70E1">
        <w:rPr>
          <w:noProof/>
        </w:rPr>
        <w:t xml:space="preserve">, 2005; Probert </w:t>
      </w:r>
      <w:r w:rsidR="001D70E1" w:rsidRPr="001D70E1">
        <w:rPr>
          <w:i/>
          <w:noProof/>
        </w:rPr>
        <w:t>et al.</w:t>
      </w:r>
      <w:r w:rsidR="001D70E1" w:rsidRPr="001D70E1">
        <w:rPr>
          <w:noProof/>
        </w:rPr>
        <w:t xml:space="preserve">, 2009; Gardarin </w:t>
      </w:r>
      <w:r w:rsidR="001D70E1" w:rsidRPr="001D70E1">
        <w:rPr>
          <w:i/>
          <w:noProof/>
        </w:rPr>
        <w:t>et al.</w:t>
      </w:r>
      <w:r w:rsidR="001D70E1" w:rsidRPr="001D70E1">
        <w:rPr>
          <w:noProof/>
        </w:rPr>
        <w:t>, 2010)</w:t>
      </w:r>
      <w:r w:rsidR="002657B4">
        <w:fldChar w:fldCharType="end"/>
      </w:r>
      <w:r>
        <w:t xml:space="preserve">. With the current biodiversity crisis, plant conservation is a global priority, especially </w:t>
      </w:r>
      <w:proofErr w:type="gramStart"/>
      <w:r w:rsidRPr="00AB130E">
        <w:rPr>
          <w:i/>
          <w:iCs/>
        </w:rPr>
        <w:t>ex</w:t>
      </w:r>
      <w:r w:rsidR="003961F3">
        <w:rPr>
          <w:i/>
          <w:iCs/>
        </w:rPr>
        <w:t xml:space="preserve"> </w:t>
      </w:r>
      <w:r w:rsidRPr="00AB130E">
        <w:rPr>
          <w:i/>
          <w:iCs/>
        </w:rPr>
        <w:t>situ</w:t>
      </w:r>
      <w:proofErr w:type="gramEnd"/>
      <w:r>
        <w:t xml:space="preserve">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r w:rsidR="00514517">
        <w:t>seed banks</w:t>
      </w:r>
      <w:r w:rsidR="00D556E7">
        <w:t>, while for other species pools</w:t>
      </w:r>
      <w:r w:rsidR="002B4B7A">
        <w:t>, it might not be the case</w:t>
      </w:r>
      <w:r w:rsidR="00EA14AF">
        <w:t xml:space="preserve"> </w:t>
      </w:r>
      <w:r w:rsidR="00EA14AF">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mendeley":{"formattedCitation":"(Probert &lt;i&gt;et al.&lt;/i&gt;, 2009)","plainTextFormattedCitation":"(Probert et al., 2009)","previouslyFormattedCitation":"(Probert &lt;i&gt;et al.&lt;/i&gt;, 2009)"},"properties":{"noteIndex":0},"schema":"https://github.com/citation-style-language/schema/raw/master/csl-citation.json"}</w:instrText>
      </w:r>
      <w:r w:rsidR="00EA14AF">
        <w:fldChar w:fldCharType="separate"/>
      </w:r>
      <w:r w:rsidR="001D70E1" w:rsidRPr="001D70E1">
        <w:rPr>
          <w:noProof/>
        </w:rPr>
        <w:t xml:space="preserve">(Probert </w:t>
      </w:r>
      <w:r w:rsidR="001D70E1" w:rsidRPr="001D70E1">
        <w:rPr>
          <w:i/>
          <w:noProof/>
        </w:rPr>
        <w:t>et al.</w:t>
      </w:r>
      <w:r w:rsidR="001D70E1" w:rsidRPr="001D70E1">
        <w:rPr>
          <w:noProof/>
        </w:rPr>
        <w:t>, 2009)</w:t>
      </w:r>
      <w:r w:rsidR="00EA14AF">
        <w:fldChar w:fldCharType="end"/>
      </w:r>
      <w:r w:rsidR="002B4B7A">
        <w:t xml:space="preserve">, thus the oil </w:t>
      </w:r>
      <w:r w:rsidR="00172749">
        <w:t>impact</w:t>
      </w:r>
      <w:r w:rsidR="00EA14AF">
        <w:t xml:space="preserve"> is </w:t>
      </w:r>
      <w:r w:rsidR="002B4B7A">
        <w:t>context-dependent.</w:t>
      </w:r>
      <w:r>
        <w:t xml:space="preserve"> Measuring seed oil content and composition is a destructive yet fast method that can be used to separate those alpine species with particularly low seed longevity</w:t>
      </w:r>
      <w:r w:rsidR="00F84064">
        <w:t>, which can then be</w:t>
      </w:r>
      <w:r w:rsidR="00452475">
        <w:t xml:space="preserve"> included in more frequent germination screenings and seed lot renewals</w:t>
      </w:r>
      <w:r>
        <w:t>.</w:t>
      </w:r>
    </w:p>
    <w:p w14:paraId="3B8847A5" w14:textId="435599F5" w:rsidR="001055E3" w:rsidRDefault="00270175" w:rsidP="002C2436">
      <w:pPr>
        <w:spacing w:line="360" w:lineRule="auto"/>
        <w:ind w:firstLine="720"/>
        <w:jc w:val="both"/>
      </w:pPr>
      <w:r>
        <w:t xml:space="preserve">Based on </w:t>
      </w:r>
      <w:r w:rsidR="007C66C3">
        <w:t>previous studies</w:t>
      </w:r>
      <w:r>
        <w:t xml:space="preserve"> by </w:t>
      </w:r>
      <w:r w:rsidR="002657B4">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manualFormatting":"Sanyal and Decocq (2016)","plainTextFormattedCitation":"(Sanyal &amp; Decocq, 2016)","previouslyFormattedCitation":"(Sanyal &amp;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e predicted that alpine species, adapted to live and germinate under colder temperatures, would show earlier germination with increasing oil content and an increasing UFA/SFA ratio. Surprisingly, the </w:t>
      </w:r>
      <w:r>
        <w:lastRenderedPageBreak/>
        <w:t xml:space="preserve">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7A31BF">
        <w:fldChar w:fldCharType="separate"/>
      </w:r>
      <w:r w:rsidR="001D70E1" w:rsidRPr="001D70E1">
        <w:rPr>
          <w:noProof/>
        </w:rPr>
        <w:t xml:space="preserve">(Gardarin </w:t>
      </w:r>
      <w:r w:rsidR="001D70E1" w:rsidRPr="001D70E1">
        <w:rPr>
          <w:i/>
          <w:noProof/>
        </w:rPr>
        <w:t>et al.</w:t>
      </w:r>
      <w:r w:rsidR="001D70E1" w:rsidRPr="001D70E1">
        <w:rPr>
          <w:noProof/>
        </w:rPr>
        <w:t>,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content and</w:t>
      </w:r>
      <w:r w:rsidR="00E71A3E">
        <w:t xml:space="preserve"> </w:t>
      </w:r>
      <w:r w:rsidR="00CF6557">
        <w:t>earlier</w:t>
      </w:r>
      <w:r w:rsidR="00E71A3E">
        <w:t xml:space="preserve"> germination</w:t>
      </w:r>
      <w:r w:rsidR="00CF6557">
        <w:t xml:space="preserve"> </w:t>
      </w:r>
      <w:r w:rsidR="00366025">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lt;i&gt;et al.&lt;/i&gt;, 2011; Gu &lt;i&gt;et al.&lt;/i&gt;, 2019)","plainTextFormattedCitation":"(Gardarin et al., 2011; Gu et al., 2019)","previouslyFormattedCitation":"(Gardarin &lt;i&gt;et al.&lt;/i&gt;, 2011; Gu &lt;i&gt;et al.&lt;/i&gt;, 2019)"},"properties":{"noteIndex":0},"schema":"https://github.com/citation-style-language/schema/raw/master/csl-citation.json"}</w:instrText>
      </w:r>
      <w:r w:rsidR="00366025">
        <w:fldChar w:fldCharType="separate"/>
      </w:r>
      <w:r w:rsidR="001D70E1" w:rsidRPr="001D70E1">
        <w:rPr>
          <w:noProof/>
        </w:rPr>
        <w:t xml:space="preserve">(Gardarin </w:t>
      </w:r>
      <w:r w:rsidR="001D70E1" w:rsidRPr="001D70E1">
        <w:rPr>
          <w:i/>
          <w:noProof/>
        </w:rPr>
        <w:t>et al.</w:t>
      </w:r>
      <w:r w:rsidR="001D70E1" w:rsidRPr="001D70E1">
        <w:rPr>
          <w:noProof/>
        </w:rPr>
        <w:t xml:space="preserve">, 2011; Gu </w:t>
      </w:r>
      <w:r w:rsidR="001D70E1" w:rsidRPr="001D70E1">
        <w:rPr>
          <w:i/>
          <w:noProof/>
        </w:rPr>
        <w:t>et al.</w:t>
      </w:r>
      <w:r w:rsidR="001D70E1" w:rsidRPr="001D70E1">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is needed to fill this knowledge gap</w:t>
      </w:r>
      <w:r>
        <w:t xml:space="preserve">. We also observed the opposite expected trend with species with higher </w:t>
      </w:r>
      <w:r w:rsidR="00F640FF">
        <w:t>unsaturated fatty acids</w:t>
      </w:r>
      <w:r>
        <w:t xml:space="preserve"> germinating later against </w:t>
      </w:r>
      <w:r w:rsidR="00AB130E">
        <w:t xml:space="preserve">the results of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p>
    <w:p w14:paraId="297352C7" w14:textId="045C93B3"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w:t>
      </w:r>
      <w:r w:rsidR="00D16179">
        <w:rPr>
          <w:lang w:val="en-GB"/>
        </w:rPr>
        <w:t>preferences</w:t>
      </w:r>
      <w:r>
        <w:rPr>
          <w:lang w:val="en-GB"/>
        </w:rPr>
        <w:t xml:space="preserve">. </w:t>
      </w:r>
      <w:r w:rsidR="00AE6C59">
        <w:rPr>
          <w:lang w:val="en-GB"/>
        </w:rPr>
        <w:t xml:space="preserve">It is important to </w:t>
      </w:r>
      <w:r w:rsidR="00637C8D">
        <w:rPr>
          <w:lang w:val="en-GB"/>
        </w:rPr>
        <w:t>remember</w:t>
      </w:r>
      <w:r w:rsidR="00AE6C59">
        <w:rPr>
          <w:lang w:val="en-GB"/>
        </w:rPr>
        <w:t xml:space="preserve"> that here</w:t>
      </w:r>
      <w:r w:rsidR="003815EB">
        <w:rPr>
          <w:lang w:val="en-GB"/>
        </w:rPr>
        <w:t>,</w:t>
      </w:r>
      <w:r w:rsidR="00AE6C59">
        <w:rPr>
          <w:lang w:val="en-GB"/>
        </w:rPr>
        <w:t xml:space="preserve"> we focused on species-level traits, with the expectation that species with different ecological niches along an altitudinal and </w:t>
      </w:r>
      <w:r w:rsidR="00637C8D">
        <w:rPr>
          <w:lang w:val="en-GB"/>
        </w:rPr>
        <w:t>microtopographical</w:t>
      </w:r>
      <w:r w:rsidR="00AE6C59">
        <w:rPr>
          <w:lang w:val="en-GB"/>
        </w:rPr>
        <w:t xml:space="preserve"> gradient have suffered selection for oil content. </w:t>
      </w:r>
      <w:r w:rsidR="005E0728">
        <w:rPr>
          <w:lang w:val="en-GB"/>
        </w:rPr>
        <w:t>Previous research</w:t>
      </w:r>
      <w:r w:rsidR="004A2926">
        <w:rPr>
          <w:lang w:val="en-GB"/>
        </w:rPr>
        <w:t xml:space="preserve"> in</w:t>
      </w:r>
      <w:r w:rsidR="00DA20DE">
        <w:rPr>
          <w:lang w:val="en-GB"/>
        </w:rPr>
        <w:t>volving</w:t>
      </w:r>
      <w:r w:rsidR="00637C8D">
        <w:rPr>
          <w:lang w:val="en-GB"/>
        </w:rPr>
        <w:t xml:space="preserve"> different populations of a </w:t>
      </w:r>
      <w:r w:rsidR="004A2926">
        <w:rPr>
          <w:lang w:val="en-GB"/>
        </w:rPr>
        <w:t>few cultivars</w:t>
      </w:r>
      <w:r w:rsidR="005E0728">
        <w:rPr>
          <w:lang w:val="en-GB"/>
        </w:rPr>
        <w:t xml:space="preserve"> </w:t>
      </w:r>
      <w:r w:rsidR="00637C8D">
        <w:rPr>
          <w:lang w:val="en-GB"/>
        </w:rPr>
        <w:t xml:space="preserve">species </w:t>
      </w:r>
      <w:r w:rsidR="005E0728">
        <w:rPr>
          <w:lang w:val="en-GB"/>
        </w:rPr>
        <w:t xml:space="preserve">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w:t>
      </w:r>
      <w:r w:rsidR="00A023CE">
        <w:rPr>
          <w:lang w:val="en-GB"/>
        </w:rPr>
        <w:t xml:space="preserve"> </w:t>
      </w:r>
      <w:r w:rsidR="00A023CE">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A023CE">
        <w:rPr>
          <w:lang w:val="en-GB"/>
        </w:rPr>
        <w:fldChar w:fldCharType="separate"/>
      </w:r>
      <w:r w:rsidR="001D70E1" w:rsidRPr="001D70E1">
        <w:rPr>
          <w:noProof/>
          <w:lang w:val="en-GB"/>
        </w:rPr>
        <w:t>(Piper &amp; Boote, 1999)</w:t>
      </w:r>
      <w:r w:rsidR="00A023CE">
        <w:rPr>
          <w:lang w:val="en-GB"/>
        </w:rPr>
        <w:fldChar w:fldCharType="end"/>
      </w:r>
      <w:r w:rsidR="00145323">
        <w:rPr>
          <w:lang w:val="en-GB"/>
        </w:rPr>
        <w:t>.</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 xml:space="preserve">a positive correlation between elevation and percentage of </w:t>
      </w:r>
      <w:r w:rsidR="005D3120">
        <w:rPr>
          <w:lang w:val="en-GB"/>
        </w:rPr>
        <w:t>unsaturated fatty acids</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4F1400">
        <w:rPr>
          <w:lang w:val="en-GB"/>
        </w:rPr>
        <w:t>, possibly due to plasticity or differential physiological functioning</w:t>
      </w:r>
      <w:r w:rsidR="000C7F16">
        <w:rPr>
          <w:lang w:val="en-GB"/>
        </w:rPr>
        <w:t xml:space="preserve">. </w:t>
      </w:r>
      <w:r>
        <w:rPr>
          <w:lang w:val="en-GB"/>
        </w:rPr>
        <w:t xml:space="preserve">None of the local microenvironmental gradients studied (GDD, FDD and snow) showed any significant relationship with oil content or composition. However, </w:t>
      </w:r>
      <w:r w:rsidR="00BE3AA7">
        <w:rPr>
          <w:lang w:val="en-GB"/>
        </w:rPr>
        <w:t>all three</w:t>
      </w:r>
      <w:r w:rsidR="00B75FBC">
        <w:rPr>
          <w:lang w:val="en-GB"/>
        </w:rPr>
        <w:t xml:space="preserve"> gradients show a consistent trend </w:t>
      </w:r>
      <w:r w:rsidR="0083469C">
        <w:rPr>
          <w:lang w:val="en-GB"/>
        </w:rPr>
        <w:t xml:space="preserve">with species living </w:t>
      </w:r>
      <w:r w:rsidR="003E3044">
        <w:rPr>
          <w:lang w:val="en-GB"/>
        </w:rPr>
        <w:t xml:space="preserve">in </w:t>
      </w:r>
      <w:r w:rsidR="0083469C">
        <w:rPr>
          <w:lang w:val="en-GB"/>
        </w:rPr>
        <w:t>preferentially colder places (low GDD, high GDD and higher</w:t>
      </w:r>
      <w:r w:rsidR="00BE3AA7">
        <w:rPr>
          <w:lang w:val="en-GB"/>
        </w:rPr>
        <w:t xml:space="preserve"> </w:t>
      </w:r>
      <w:r>
        <w:rPr>
          <w:lang w:val="en-GB"/>
        </w:rPr>
        <w:t>snow days</w:t>
      </w:r>
      <w:r w:rsidR="0083469C">
        <w:rPr>
          <w:lang w:val="en-GB"/>
        </w:rPr>
        <w:t>)</w:t>
      </w:r>
      <w:r>
        <w:rPr>
          <w:lang w:val="en-GB"/>
        </w:rPr>
        <w:t xml:space="preserve"> </w:t>
      </w:r>
      <w:r w:rsidR="003E3044">
        <w:rPr>
          <w:lang w:val="en-GB"/>
        </w:rPr>
        <w:t>tending</w:t>
      </w:r>
      <w:r>
        <w:rPr>
          <w:lang w:val="en-GB"/>
        </w:rPr>
        <w:t xml:space="preserve"> to have higher </w:t>
      </w:r>
      <w:r w:rsidR="00AF26D6">
        <w:rPr>
          <w:lang w:val="en-GB"/>
        </w:rPr>
        <w:t xml:space="preserve">oil content and </w:t>
      </w:r>
      <w:r w:rsidR="003E3044">
        <w:rPr>
          <w:lang w:val="en-GB"/>
        </w:rPr>
        <w:t xml:space="preserve">a </w:t>
      </w:r>
      <w:r w:rsidR="00AF26D6">
        <w:rPr>
          <w:lang w:val="en-GB"/>
        </w:rPr>
        <w:t xml:space="preserve">higher proportion of </w:t>
      </w:r>
      <w:r w:rsidR="005D3120">
        <w:rPr>
          <w:lang w:val="en-GB"/>
        </w:rPr>
        <w:t>unsaturated fatty acids</w:t>
      </w:r>
      <w:r>
        <w:rPr>
          <w:lang w:val="en-GB"/>
        </w:rPr>
        <w:t xml:space="preserve">, which could potentially be consistent with the anti-freezing properties that </w:t>
      </w:r>
      <w:r w:rsidR="005D3120">
        <w:rPr>
          <w:lang w:val="en-GB"/>
        </w:rPr>
        <w:t>unsaturated fatty acids</w:t>
      </w:r>
      <w:r>
        <w:rPr>
          <w:lang w:val="en-GB"/>
        </w:rPr>
        <w:t xml:space="preserve"> can provide</w:t>
      </w:r>
      <w:r w:rsidR="003D39C1">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Pr>
          <w:lang w:val="en-GB"/>
        </w:rPr>
        <w:t xml:space="preserve"> to limit Sanyal and Linder's claims </w:t>
      </w:r>
      <w:r w:rsidR="00051AC5">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mp; Linder, 2013; Sanyal &amp; Decocq, 2016)","plainTextFormattedCitation":"(Linder, 2000; Sanyal &amp; Linder, 2013; Sanyal &amp; Decocq, 2016)","previouslyFormattedCitation":"(Linder, 2000; Sanyal &amp; Linder, 2013; Sanyal &amp; Decocq, 2016)"},"properties":{"noteIndex":0},"schema":"https://github.com/citation-style-language/schema/raw/master/csl-citation.json"}</w:instrText>
      </w:r>
      <w:r w:rsidR="00051AC5">
        <w:rPr>
          <w:lang w:val="en-GB"/>
        </w:rPr>
        <w:fldChar w:fldCharType="separate"/>
      </w:r>
      <w:r w:rsidR="001D70E1" w:rsidRPr="001D70E1">
        <w:rPr>
          <w:noProof/>
          <w:lang w:val="en-GB"/>
        </w:rPr>
        <w:t>(Linder, 2000; Sanyal &amp; Linder, 2013; Sanyal &amp; Decocq, 2016)</w:t>
      </w:r>
      <w:r w:rsidR="00051AC5">
        <w:rPr>
          <w:lang w:val="en-GB"/>
        </w:rPr>
        <w:fldChar w:fldCharType="end"/>
      </w:r>
      <w:r>
        <w:rPr>
          <w:lang w:val="en-GB"/>
        </w:rPr>
        <w:t xml:space="preserve"> of strong </w:t>
      </w:r>
      <w:r>
        <w:rPr>
          <w:lang w:val="en-GB"/>
        </w:rPr>
        <w:lastRenderedPageBreak/>
        <w:t xml:space="preserve">temperature selection at </w:t>
      </w:r>
      <w:r w:rsidR="002824A7">
        <w:rPr>
          <w:lang w:val="en-GB"/>
        </w:rPr>
        <w:t>the macroevolutionary level,</w:t>
      </w:r>
      <w:r>
        <w:rPr>
          <w:lang w:val="en-GB"/>
        </w:rPr>
        <w:t xml:space="preserve"> constraining seed oil patterns.</w:t>
      </w:r>
      <w:r w:rsidR="006C0449">
        <w:rPr>
          <w:lang w:val="en-GB"/>
        </w:rPr>
        <w:t xml:space="preserve"> </w:t>
      </w:r>
      <w:r w:rsidR="005834AE">
        <w:rPr>
          <w:lang w:val="en-GB"/>
        </w:rPr>
        <w:t>Nonetheless, i</w:t>
      </w:r>
      <w:r w:rsidR="006C0449">
        <w:rPr>
          <w:lang w:val="en-GB"/>
        </w:rPr>
        <w:t>n the present study, w</w:t>
      </w:r>
      <w:r w:rsidR="006C0449" w:rsidRPr="006C0449">
        <w:t xml:space="preserve">e </w:t>
      </w:r>
      <w:r w:rsidR="005834AE">
        <w:t>worked</w:t>
      </w:r>
      <w:r w:rsidR="006C0449" w:rsidRPr="006C0449">
        <w:t xml:space="preserve">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xml:space="preserve">, and these constraints may be so tight that they leave </w:t>
      </w:r>
      <w:r w:rsidR="005834AE">
        <w:t>little</w:t>
      </w:r>
      <w:r w:rsidR="00331C3E">
        <w:t xml:space="preserve"> room for within-region variation.</w:t>
      </w:r>
      <w:r>
        <w:rPr>
          <w:lang w:val="en-GB"/>
        </w:rPr>
        <w:t xml:space="preserve"> However, providing a more complete picture is difficult due to 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Pr>
          <w:lang w:val="en-GB"/>
        </w:rPr>
        <w:t>.</w:t>
      </w:r>
    </w:p>
    <w:p w14:paraId="2DE7ECD8" w14:textId="19676F71" w:rsidR="002C2436" w:rsidRDefault="003F4E07" w:rsidP="00917E3D">
      <w:pPr>
        <w:autoSpaceDE w:val="0"/>
        <w:autoSpaceDN w:val="0"/>
        <w:adjustRightInd w:val="0"/>
        <w:spacing w:after="0" w:line="360" w:lineRule="auto"/>
        <w:ind w:firstLine="720"/>
        <w:jc w:val="both"/>
      </w:pPr>
      <w:r>
        <w:t xml:space="preserve">The </w:t>
      </w:r>
      <w:r w:rsidR="00564D2A">
        <w:t>reported results</w:t>
      </w:r>
      <w:r>
        <w:t xml:space="preserve"> add new insights to the seed ecological spectrum and </w:t>
      </w:r>
      <w:r w:rsidR="005834AE">
        <w:t>are</w:t>
      </w:r>
      <w:r>
        <w:t xml:space="preserve"> a step forward to comprehending seed trait ecology in line with the framework described by </w:t>
      </w:r>
      <w:r>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fldChar w:fldCharType="separate"/>
      </w:r>
      <w:r w:rsidRPr="00E3323D">
        <w:rPr>
          <w:noProof/>
        </w:rPr>
        <w:t xml:space="preserve">Saatkamp </w:t>
      </w:r>
      <w:r w:rsidRPr="00E3323D">
        <w:rPr>
          <w:i/>
          <w:noProof/>
        </w:rPr>
        <w:t>et al.</w:t>
      </w:r>
      <w:r>
        <w:rPr>
          <w:noProof/>
        </w:rPr>
        <w:t xml:space="preserve"> (</w:t>
      </w:r>
      <w:r w:rsidRPr="00E3323D">
        <w:rPr>
          <w:noProof/>
        </w:rPr>
        <w:t>2019)</w:t>
      </w:r>
      <w:r>
        <w:fldChar w:fldCharType="end"/>
      </w:r>
      <w:r>
        <w:t>.</w:t>
      </w:r>
      <w:r w:rsidR="00564D2A">
        <w:t xml:space="preserve"> </w:t>
      </w:r>
      <w:r w:rsidR="00A92D00">
        <w:t>Specifically</w:t>
      </w:r>
      <w:r w:rsidR="00323FA9">
        <w:t>,</w:t>
      </w:r>
      <w:r w:rsidR="00A92D00">
        <w:t xml:space="preserve"> in</w:t>
      </w:r>
      <w:r w:rsidR="005A6431">
        <w:t xml:space="preserve"> the understudied topic of seed oil </w:t>
      </w:r>
      <w:r w:rsidR="005834AE">
        <w:t xml:space="preserve">content </w:t>
      </w:r>
      <w:r w:rsidR="005A6431">
        <w:t xml:space="preserve">and composition </w:t>
      </w:r>
      <w:r w:rsidR="00C54B40">
        <w:t xml:space="preserve">and their </w:t>
      </w:r>
      <w:proofErr w:type="gramStart"/>
      <w:r w:rsidR="00FD1197">
        <w:t>correlates</w:t>
      </w:r>
      <w:proofErr w:type="gramEnd"/>
      <w:r w:rsidR="00FD1197">
        <w:t xml:space="preserve"> and drivers</w:t>
      </w:r>
      <w:r w:rsidR="00C54B40">
        <w:t xml:space="preserve"> </w:t>
      </w:r>
      <w:r w:rsidR="005A6431">
        <w:t>in wild species</w:t>
      </w:r>
      <w:r w:rsidR="009107D2">
        <w:t xml:space="preserve">. </w:t>
      </w:r>
      <w:r w:rsidR="007226B2">
        <w:t>Seed oil content strongly influences seed longevity in alpine species,</w:t>
      </w:r>
      <w:r w:rsidR="0005520D">
        <w:t xml:space="preserve"> which </w:t>
      </w:r>
      <w:r w:rsidR="006B2956">
        <w:t>sup</w:t>
      </w:r>
      <w:r w:rsidR="00EE7EA1">
        <w:t>plies</w:t>
      </w:r>
      <w:r w:rsidR="006B2956">
        <w:t xml:space="preserve"> relevant</w:t>
      </w:r>
      <w:r w:rsidR="0005520D">
        <w:t xml:space="preserve"> information for seed bank managers</w:t>
      </w:r>
      <w:r w:rsidR="00EE7EA1">
        <w:t xml:space="preserve">, while </w:t>
      </w:r>
      <w:r w:rsidR="00D80404">
        <w:t xml:space="preserve">we found no significant patterns of correlation with seed mass and germination timing. </w:t>
      </w:r>
      <w:r w:rsidR="00C921AC">
        <w:t xml:space="preserve">Ecological drivers appear to have a limited effect on seed oil and composition along </w:t>
      </w:r>
      <w:r w:rsidR="00B94CFF">
        <w:t xml:space="preserve">regional </w:t>
      </w:r>
      <w:proofErr w:type="gramStart"/>
      <w:r w:rsidR="00C921AC">
        <w:t>altitudinal</w:t>
      </w:r>
      <w:proofErr w:type="gramEnd"/>
      <w:r w:rsidR="00C921AC">
        <w:t xml:space="preserve"> and </w:t>
      </w:r>
      <w:r w:rsidR="00B94CFF">
        <w:t xml:space="preserve">local </w:t>
      </w:r>
      <w:r w:rsidR="00C921AC">
        <w:t xml:space="preserve">microtopographical gradients. Nevertheless, </w:t>
      </w:r>
      <w:r w:rsidR="008178B1">
        <w:t xml:space="preserve">collective and global efforts are necessary to </w:t>
      </w:r>
      <w:r w:rsidR="003F76D2">
        <w:t xml:space="preserve">complement the </w:t>
      </w:r>
      <w:r w:rsidR="00A92D00">
        <w:t>few data available for wild species</w:t>
      </w:r>
      <w:r w:rsidR="003F76D2">
        <w:t xml:space="preserve"> </w:t>
      </w:r>
      <w:proofErr w:type="gramStart"/>
      <w:r w:rsidR="003F76D2">
        <w:t>in order to</w:t>
      </w:r>
      <w:proofErr w:type="gramEnd"/>
      <w:r w:rsidR="003F76D2">
        <w:t xml:space="preserve"> disentangle seed oil patterns across species and vegetation types.</w:t>
      </w:r>
    </w:p>
    <w:p w14:paraId="3D3EAC53" w14:textId="2E940AF9" w:rsidR="00B77CF8" w:rsidRDefault="00B77CF8" w:rsidP="00B77CF8">
      <w:pPr>
        <w:autoSpaceDE w:val="0"/>
        <w:autoSpaceDN w:val="0"/>
        <w:adjustRightInd w:val="0"/>
        <w:spacing w:after="0" w:line="360" w:lineRule="auto"/>
        <w:jc w:val="both"/>
      </w:pPr>
    </w:p>
    <w:p w14:paraId="632AD2C1" w14:textId="498A6B20" w:rsidR="00B77CF8" w:rsidRPr="00C726FE" w:rsidRDefault="00B77CF8" w:rsidP="00B77CF8">
      <w:pPr>
        <w:autoSpaceDE w:val="0"/>
        <w:autoSpaceDN w:val="0"/>
        <w:adjustRightInd w:val="0"/>
        <w:spacing w:after="0" w:line="360" w:lineRule="auto"/>
        <w:jc w:val="both"/>
        <w:rPr>
          <w:b/>
          <w:bCs/>
        </w:rPr>
      </w:pPr>
      <w:r w:rsidRPr="00C726FE">
        <w:rPr>
          <w:b/>
          <w:bCs/>
        </w:rPr>
        <w:t>Figure legends</w:t>
      </w:r>
    </w:p>
    <w:p w14:paraId="7B30FD78" w14:textId="77777777" w:rsidR="00A158BF" w:rsidRDefault="00A158BF" w:rsidP="00E526DA">
      <w:pPr>
        <w:spacing w:line="360" w:lineRule="auto"/>
        <w:jc w:val="both"/>
        <w:rPr>
          <w:lang w:val="en-GB"/>
        </w:rPr>
      </w:pPr>
    </w:p>
    <w:p w14:paraId="5B2B9CB4" w14:textId="676ABD33" w:rsidR="001C05B8" w:rsidRDefault="001C05B8" w:rsidP="001C05B8">
      <w:pPr>
        <w:pStyle w:val="Ttulo2"/>
        <w:rPr>
          <w:lang w:val="en-GB"/>
        </w:rPr>
      </w:pPr>
      <w:r>
        <w:rPr>
          <w:lang w:val="en-GB"/>
        </w:rPr>
        <w:t>References</w:t>
      </w:r>
    </w:p>
    <w:p w14:paraId="6D4932E4" w14:textId="2223F040" w:rsidR="00D4696E" w:rsidRPr="00D4696E" w:rsidRDefault="001C05B8" w:rsidP="00D4696E">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D4696E" w:rsidRPr="00D4696E">
        <w:rPr>
          <w:rFonts w:ascii="Calibri" w:hAnsi="Calibri" w:cs="Calibri"/>
          <w:b/>
          <w:bCs/>
          <w:noProof/>
          <w:kern w:val="0"/>
        </w:rPr>
        <w:t>Bailly C, Benamar A, Corbineau F, Come D</w:t>
      </w:r>
      <w:r w:rsidR="00D4696E" w:rsidRPr="00D4696E">
        <w:rPr>
          <w:rFonts w:ascii="Calibri" w:hAnsi="Calibri" w:cs="Calibri"/>
          <w:noProof/>
          <w:kern w:val="0"/>
        </w:rPr>
        <w:t xml:space="preserve">. </w:t>
      </w:r>
      <w:r w:rsidR="00D4696E" w:rsidRPr="00D4696E">
        <w:rPr>
          <w:rFonts w:ascii="Calibri" w:hAnsi="Calibri" w:cs="Calibri"/>
          <w:b/>
          <w:bCs/>
          <w:noProof/>
          <w:kern w:val="0"/>
        </w:rPr>
        <w:t>1998</w:t>
      </w:r>
      <w:r w:rsidR="00D4696E" w:rsidRPr="00D4696E">
        <w:rPr>
          <w:rFonts w:ascii="Calibri" w:hAnsi="Calibri" w:cs="Calibri"/>
          <w:noProof/>
          <w:kern w:val="0"/>
        </w:rPr>
        <w:t xml:space="preserve">. Free radical scavenging as affected by accelerated ageing and subsequent priming in sunflower seeds. </w:t>
      </w:r>
      <w:r w:rsidR="00D4696E" w:rsidRPr="00D4696E">
        <w:rPr>
          <w:rFonts w:ascii="Calibri" w:hAnsi="Calibri" w:cs="Calibri"/>
          <w:i/>
          <w:iCs/>
          <w:noProof/>
          <w:kern w:val="0"/>
        </w:rPr>
        <w:t>Physiologia Plantarum</w:t>
      </w:r>
      <w:r w:rsidR="00D4696E" w:rsidRPr="00D4696E">
        <w:rPr>
          <w:rFonts w:ascii="Calibri" w:hAnsi="Calibri" w:cs="Calibri"/>
          <w:noProof/>
          <w:kern w:val="0"/>
        </w:rPr>
        <w:t xml:space="preserve"> </w:t>
      </w:r>
      <w:r w:rsidR="00D4696E" w:rsidRPr="00D4696E">
        <w:rPr>
          <w:rFonts w:ascii="Calibri" w:hAnsi="Calibri" w:cs="Calibri"/>
          <w:b/>
          <w:bCs/>
          <w:noProof/>
          <w:kern w:val="0"/>
        </w:rPr>
        <w:t>104</w:t>
      </w:r>
      <w:r w:rsidR="00D4696E" w:rsidRPr="00D4696E">
        <w:rPr>
          <w:rFonts w:ascii="Calibri" w:hAnsi="Calibri" w:cs="Calibri"/>
          <w:noProof/>
          <w:kern w:val="0"/>
        </w:rPr>
        <w:t>: 646–652.</w:t>
      </w:r>
    </w:p>
    <w:p w14:paraId="2C3253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skin CC, Baskin JM</w:t>
      </w:r>
      <w:r w:rsidRPr="00D4696E">
        <w:rPr>
          <w:rFonts w:ascii="Calibri" w:hAnsi="Calibri" w:cs="Calibri"/>
          <w:noProof/>
          <w:kern w:val="0"/>
        </w:rPr>
        <w:t xml:space="preserve">. </w:t>
      </w:r>
      <w:r w:rsidRPr="00D4696E">
        <w:rPr>
          <w:rFonts w:ascii="Calibri" w:hAnsi="Calibri" w:cs="Calibri"/>
          <w:b/>
          <w:bCs/>
          <w:noProof/>
          <w:kern w:val="0"/>
        </w:rPr>
        <w:t>2014</w:t>
      </w:r>
      <w:r w:rsidRPr="00D4696E">
        <w:rPr>
          <w:rFonts w:ascii="Calibri" w:hAnsi="Calibri" w:cs="Calibri"/>
          <w:noProof/>
          <w:kern w:val="0"/>
        </w:rPr>
        <w:t xml:space="preserve">. </w:t>
      </w:r>
      <w:r w:rsidRPr="00D4696E">
        <w:rPr>
          <w:rFonts w:ascii="Calibri" w:hAnsi="Calibri" w:cs="Calibri"/>
          <w:i/>
          <w:iCs/>
          <w:noProof/>
          <w:kern w:val="0"/>
        </w:rPr>
        <w:t>Seeds. Ecology, Biogeography and Evolution of Dormancy and Germination</w:t>
      </w:r>
      <w:r w:rsidRPr="00D4696E">
        <w:rPr>
          <w:rFonts w:ascii="Calibri" w:hAnsi="Calibri" w:cs="Calibri"/>
          <w:noProof/>
          <w:kern w:val="0"/>
        </w:rPr>
        <w:t>. San Diego, CA, USA: Academic Press.</w:t>
      </w:r>
    </w:p>
    <w:p w14:paraId="21C6E7B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ud S, Lepiniec L</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Physiological and developmental regulation of seed oil production. </w:t>
      </w:r>
      <w:r w:rsidRPr="00D4696E">
        <w:rPr>
          <w:rFonts w:ascii="Calibri" w:hAnsi="Calibri" w:cs="Calibri"/>
          <w:i/>
          <w:iCs/>
          <w:noProof/>
          <w:kern w:val="0"/>
        </w:rPr>
        <w:t>Progress in Lipid Research</w:t>
      </w:r>
      <w:r w:rsidRPr="00D4696E">
        <w:rPr>
          <w:rFonts w:ascii="Calibri" w:hAnsi="Calibri" w:cs="Calibri"/>
          <w:noProof/>
          <w:kern w:val="0"/>
        </w:rPr>
        <w:t xml:space="preserve"> </w:t>
      </w:r>
      <w:r w:rsidRPr="00D4696E">
        <w:rPr>
          <w:rFonts w:ascii="Calibri" w:hAnsi="Calibri" w:cs="Calibri"/>
          <w:b/>
          <w:bCs/>
          <w:noProof/>
          <w:kern w:val="0"/>
        </w:rPr>
        <w:t>49</w:t>
      </w:r>
      <w:r w:rsidRPr="00D4696E">
        <w:rPr>
          <w:rFonts w:ascii="Calibri" w:hAnsi="Calibri" w:cs="Calibri"/>
          <w:noProof/>
          <w:kern w:val="0"/>
        </w:rPr>
        <w:t>: 235–249.</w:t>
      </w:r>
    </w:p>
    <w:p w14:paraId="66B479C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retagnolle F, Matejicek A, Gregoire S, Reboud X, Gaba S</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Determination of fatty acids content, global antioxidant activity and energy value of weed seeds from agricultural fields in France. </w:t>
      </w:r>
      <w:r w:rsidRPr="00D4696E">
        <w:rPr>
          <w:rFonts w:ascii="Calibri" w:hAnsi="Calibri" w:cs="Calibri"/>
          <w:i/>
          <w:iCs/>
          <w:noProof/>
          <w:kern w:val="0"/>
        </w:rPr>
        <w:t>Weed Research</w:t>
      </w:r>
      <w:r w:rsidRPr="00D4696E">
        <w:rPr>
          <w:rFonts w:ascii="Calibri" w:hAnsi="Calibri" w:cs="Calibri"/>
          <w:noProof/>
          <w:kern w:val="0"/>
        </w:rPr>
        <w:t xml:space="preserve"> </w:t>
      </w:r>
      <w:r w:rsidRPr="00D4696E">
        <w:rPr>
          <w:rFonts w:ascii="Calibri" w:hAnsi="Calibri" w:cs="Calibri"/>
          <w:b/>
          <w:bCs/>
          <w:noProof/>
          <w:kern w:val="0"/>
        </w:rPr>
        <w:t>56</w:t>
      </w:r>
      <w:r w:rsidRPr="00D4696E">
        <w:rPr>
          <w:rFonts w:ascii="Calibri" w:hAnsi="Calibri" w:cs="Calibri"/>
          <w:noProof/>
          <w:kern w:val="0"/>
        </w:rPr>
        <w:t>: 78–95.</w:t>
      </w:r>
    </w:p>
    <w:p w14:paraId="34B08B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u H, Chen X, Xu X, Liu K, Jia P, Du G</w:t>
      </w:r>
      <w:r w:rsidRPr="00D4696E">
        <w:rPr>
          <w:rFonts w:ascii="Calibri" w:hAnsi="Calibri" w:cs="Calibri"/>
          <w:noProof/>
          <w:kern w:val="0"/>
        </w:rPr>
        <w:t xml:space="preserve">. </w:t>
      </w:r>
      <w:r w:rsidRPr="00D4696E">
        <w:rPr>
          <w:rFonts w:ascii="Calibri" w:hAnsi="Calibri" w:cs="Calibri"/>
          <w:b/>
          <w:bCs/>
          <w:noProof/>
          <w:kern w:val="0"/>
        </w:rPr>
        <w:t>2007</w:t>
      </w:r>
      <w:r w:rsidRPr="00D4696E">
        <w:rPr>
          <w:rFonts w:ascii="Calibri" w:hAnsi="Calibri" w:cs="Calibri"/>
          <w:noProof/>
          <w:kern w:val="0"/>
        </w:rPr>
        <w:t xml:space="preserve">. Seed mass and germination in an alpine meadow on the eastern Tsinghai-Tibet plateau. </w:t>
      </w:r>
      <w:r w:rsidRPr="00D4696E">
        <w:rPr>
          <w:rFonts w:ascii="Calibri" w:hAnsi="Calibri" w:cs="Calibri"/>
          <w:i/>
          <w:iCs/>
          <w:noProof/>
          <w:kern w:val="0"/>
        </w:rPr>
        <w:t>Plant Ecology</w:t>
      </w:r>
      <w:r w:rsidRPr="00D4696E">
        <w:rPr>
          <w:rFonts w:ascii="Calibri" w:hAnsi="Calibri" w:cs="Calibri"/>
          <w:noProof/>
          <w:kern w:val="0"/>
        </w:rPr>
        <w:t xml:space="preserve"> </w:t>
      </w:r>
      <w:r w:rsidRPr="00D4696E">
        <w:rPr>
          <w:rFonts w:ascii="Calibri" w:hAnsi="Calibri" w:cs="Calibri"/>
          <w:b/>
          <w:bCs/>
          <w:noProof/>
          <w:kern w:val="0"/>
        </w:rPr>
        <w:t>191</w:t>
      </w:r>
      <w:r w:rsidRPr="00D4696E">
        <w:rPr>
          <w:rFonts w:ascii="Calibri" w:hAnsi="Calibri" w:cs="Calibri"/>
          <w:noProof/>
          <w:kern w:val="0"/>
        </w:rPr>
        <w:t>: 127–149.</w:t>
      </w:r>
    </w:p>
    <w:p w14:paraId="73E0CC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e Cáceres M, Legendre P</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ssociations between species and groups of sites: indices and statistical inference. </w:t>
      </w:r>
      <w:r w:rsidRPr="00D4696E">
        <w:rPr>
          <w:rFonts w:ascii="Calibri" w:hAnsi="Calibri" w:cs="Calibri"/>
          <w:i/>
          <w:iCs/>
          <w:noProof/>
          <w:kern w:val="0"/>
        </w:rPr>
        <w:t>Ecology</w:t>
      </w:r>
      <w:r w:rsidRPr="00D4696E">
        <w:rPr>
          <w:rFonts w:ascii="Calibri" w:hAnsi="Calibri" w:cs="Calibri"/>
          <w:noProof/>
          <w:kern w:val="0"/>
        </w:rPr>
        <w:t xml:space="preserve"> </w:t>
      </w:r>
      <w:r w:rsidRPr="00D4696E">
        <w:rPr>
          <w:rFonts w:ascii="Calibri" w:hAnsi="Calibri" w:cs="Calibri"/>
          <w:b/>
          <w:bCs/>
          <w:noProof/>
          <w:kern w:val="0"/>
        </w:rPr>
        <w:t>90</w:t>
      </w:r>
      <w:r w:rsidRPr="00D4696E">
        <w:rPr>
          <w:rFonts w:ascii="Calibri" w:hAnsi="Calibri" w:cs="Calibri"/>
          <w:noProof/>
          <w:kern w:val="0"/>
        </w:rPr>
        <w:t>: 3566–3574.</w:t>
      </w:r>
    </w:p>
    <w:p w14:paraId="1213364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ai ZQ, Jiao DY, Tang SX, Dao XS, Lei YB, Cai CT</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Leaf photosynthesis, growth, and seed chemicals of sacha inchi plants cultivated along an altitude gradient. </w:t>
      </w:r>
      <w:r w:rsidRPr="00D4696E">
        <w:rPr>
          <w:rFonts w:ascii="Calibri" w:hAnsi="Calibri" w:cs="Calibri"/>
          <w:i/>
          <w:iCs/>
          <w:noProof/>
          <w:kern w:val="0"/>
        </w:rPr>
        <w:t>Crop Science</w:t>
      </w:r>
      <w:r w:rsidRPr="00D4696E">
        <w:rPr>
          <w:rFonts w:ascii="Calibri" w:hAnsi="Calibri" w:cs="Calibri"/>
          <w:noProof/>
          <w:kern w:val="0"/>
        </w:rPr>
        <w:t xml:space="preserve"> </w:t>
      </w:r>
      <w:r w:rsidRPr="00D4696E">
        <w:rPr>
          <w:rFonts w:ascii="Calibri" w:hAnsi="Calibri" w:cs="Calibri"/>
          <w:b/>
          <w:bCs/>
          <w:noProof/>
          <w:kern w:val="0"/>
        </w:rPr>
        <w:t>52</w:t>
      </w:r>
      <w:r w:rsidRPr="00D4696E">
        <w:rPr>
          <w:rFonts w:ascii="Calibri" w:hAnsi="Calibri" w:cs="Calibri"/>
          <w:noProof/>
          <w:kern w:val="0"/>
        </w:rPr>
        <w:t>: 1859–1867.</w:t>
      </w:r>
    </w:p>
    <w:p w14:paraId="0616168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azarra Bernabé A, Flórez García E, Peraza Sánchez B, Tohá Rebull T, Lorenzo Mariño B, Criado Pinto E, Moreno García JV, Romero Fresneda R, Botey Fullat R</w:t>
      </w:r>
      <w:r w:rsidRPr="00D4696E">
        <w:rPr>
          <w:rFonts w:ascii="Calibri" w:hAnsi="Calibri" w:cs="Calibri"/>
          <w:noProof/>
          <w:kern w:val="0"/>
        </w:rPr>
        <w:t xml:space="preserve">. </w:t>
      </w:r>
      <w:r w:rsidRPr="00D4696E">
        <w:rPr>
          <w:rFonts w:ascii="Calibri" w:hAnsi="Calibri" w:cs="Calibri"/>
          <w:b/>
          <w:bCs/>
          <w:noProof/>
          <w:kern w:val="0"/>
        </w:rPr>
        <w:t>2018</w:t>
      </w:r>
      <w:r w:rsidRPr="00D4696E">
        <w:rPr>
          <w:rFonts w:ascii="Calibri" w:hAnsi="Calibri" w:cs="Calibri"/>
          <w:noProof/>
          <w:kern w:val="0"/>
        </w:rPr>
        <w:t xml:space="preserve">. Mapas climáticos de España (1981-2010). </w:t>
      </w:r>
      <w:r w:rsidRPr="00D4696E">
        <w:rPr>
          <w:rFonts w:ascii="Calibri" w:hAnsi="Calibri" w:cs="Calibri"/>
          <w:i/>
          <w:iCs/>
          <w:noProof/>
          <w:kern w:val="0"/>
        </w:rPr>
        <w:t>Mapas climáticos de España (1981-2010) y ETo (1996-2016)</w:t>
      </w:r>
      <w:r w:rsidRPr="00D4696E">
        <w:rPr>
          <w:rFonts w:ascii="Calibri" w:hAnsi="Calibri" w:cs="Calibri"/>
          <w:noProof/>
          <w:kern w:val="0"/>
        </w:rPr>
        <w:t>: 75.</w:t>
      </w:r>
    </w:p>
    <w:p w14:paraId="186B705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eng H, Cai S, Hao M, Cai Y, Wen Y, Huang W, Mei D, Hu Q</w:t>
      </w:r>
      <w:r w:rsidRPr="00D4696E">
        <w:rPr>
          <w:rFonts w:ascii="Calibri" w:hAnsi="Calibri" w:cs="Calibri"/>
          <w:noProof/>
          <w:kern w:val="0"/>
        </w:rPr>
        <w:t xml:space="preserve">. </w:t>
      </w:r>
      <w:r w:rsidRPr="00D4696E">
        <w:rPr>
          <w:rFonts w:ascii="Calibri" w:hAnsi="Calibri" w:cs="Calibri"/>
          <w:b/>
          <w:bCs/>
          <w:noProof/>
          <w:kern w:val="0"/>
        </w:rPr>
        <w:t>2024</w:t>
      </w:r>
      <w:r w:rsidRPr="00D4696E">
        <w:rPr>
          <w:rFonts w:ascii="Calibri" w:hAnsi="Calibri" w:cs="Calibri"/>
          <w:noProof/>
          <w:kern w:val="0"/>
        </w:rPr>
        <w:t xml:space="preserve">. Targeted mutagenesis of BnTTG1 homologues generated yellow-seeded rapeseed with increased oil content and seed germination under abiotic stress. </w:t>
      </w:r>
      <w:r w:rsidRPr="00D4696E">
        <w:rPr>
          <w:rFonts w:ascii="Calibri" w:hAnsi="Calibri" w:cs="Calibri"/>
          <w:i/>
          <w:iCs/>
          <w:noProof/>
          <w:kern w:val="0"/>
        </w:rPr>
        <w:t>Plant Physiology and Biochemistry</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108302.</w:t>
      </w:r>
    </w:p>
    <w:p w14:paraId="6CC0B8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oler P</w:t>
      </w:r>
      <w:r w:rsidRPr="00D4696E">
        <w:rPr>
          <w:rFonts w:ascii="Calibri" w:hAnsi="Calibri" w:cs="Calibri"/>
          <w:noProof/>
          <w:kern w:val="0"/>
        </w:rPr>
        <w:t xml:space="preserve">. </w:t>
      </w:r>
      <w:r w:rsidRPr="00D4696E">
        <w:rPr>
          <w:rFonts w:ascii="Calibri" w:hAnsi="Calibri" w:cs="Calibri"/>
          <w:b/>
          <w:bCs/>
          <w:noProof/>
          <w:kern w:val="0"/>
        </w:rPr>
        <w:t>2018</w:t>
      </w:r>
      <w:r w:rsidRPr="00D4696E">
        <w:rPr>
          <w:rFonts w:ascii="Calibri" w:hAnsi="Calibri" w:cs="Calibri"/>
          <w:noProof/>
          <w:kern w:val="0"/>
        </w:rPr>
        <w:t xml:space="preserve">. Winter soil temperature dependence of alpine plant distribution: Implications for anticipating vegetation changes under a warming climate. </w:t>
      </w:r>
      <w:r w:rsidRPr="00D4696E">
        <w:rPr>
          <w:rFonts w:ascii="Calibri" w:hAnsi="Calibri" w:cs="Calibri"/>
          <w:i/>
          <w:iCs/>
          <w:noProof/>
          <w:kern w:val="0"/>
        </w:rPr>
        <w:t>Perspectives in Plant Ecology, Evolution and Systematics</w:t>
      </w:r>
      <w:r w:rsidRPr="00D4696E">
        <w:rPr>
          <w:rFonts w:ascii="Calibri" w:hAnsi="Calibri" w:cs="Calibri"/>
          <w:noProof/>
          <w:kern w:val="0"/>
        </w:rPr>
        <w:t xml:space="preserve"> </w:t>
      </w:r>
      <w:r w:rsidRPr="00D4696E">
        <w:rPr>
          <w:rFonts w:ascii="Calibri" w:hAnsi="Calibri" w:cs="Calibri"/>
          <w:b/>
          <w:bCs/>
          <w:noProof/>
          <w:kern w:val="0"/>
        </w:rPr>
        <w:t>30</w:t>
      </w:r>
      <w:r w:rsidRPr="00D4696E">
        <w:rPr>
          <w:rFonts w:ascii="Calibri" w:hAnsi="Calibri" w:cs="Calibri"/>
          <w:noProof/>
          <w:kern w:val="0"/>
        </w:rPr>
        <w:t>: 6–15.</w:t>
      </w:r>
    </w:p>
    <w:p w14:paraId="387307F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M, Newton RJ, Hay FR, Probert RJ</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150-seed comparative longevity protocol -A reduced seed number screening method for identifying short-lived seed conservation collections. </w:t>
      </w:r>
      <w:r w:rsidRPr="00D4696E">
        <w:rPr>
          <w:rFonts w:ascii="Calibri" w:hAnsi="Calibri" w:cs="Calibri"/>
          <w:i/>
          <w:iCs/>
          <w:noProof/>
          <w:kern w:val="0"/>
        </w:rPr>
        <w:t>Seed Science and Technology</w:t>
      </w:r>
      <w:r w:rsidRPr="00D4696E">
        <w:rPr>
          <w:rFonts w:ascii="Calibri" w:hAnsi="Calibri" w:cs="Calibri"/>
          <w:noProof/>
          <w:kern w:val="0"/>
        </w:rPr>
        <w:t xml:space="preserve"> </w:t>
      </w:r>
      <w:r w:rsidRPr="00D4696E">
        <w:rPr>
          <w:rFonts w:ascii="Calibri" w:hAnsi="Calibri" w:cs="Calibri"/>
          <w:b/>
          <w:bCs/>
          <w:noProof/>
          <w:kern w:val="0"/>
        </w:rPr>
        <w:t>44</w:t>
      </w:r>
      <w:r w:rsidRPr="00D4696E">
        <w:rPr>
          <w:rFonts w:ascii="Calibri" w:hAnsi="Calibri" w:cs="Calibri"/>
          <w:noProof/>
          <w:kern w:val="0"/>
        </w:rPr>
        <w:t>: 569–584.</w:t>
      </w:r>
    </w:p>
    <w:p w14:paraId="3005D6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 Sacco A Di, Newton R</w:t>
      </w:r>
      <w:r w:rsidRPr="00D4696E">
        <w:rPr>
          <w:rFonts w:ascii="Calibri" w:hAnsi="Calibri" w:cs="Calibri"/>
          <w:noProof/>
          <w:kern w:val="0"/>
        </w:rPr>
        <w:t xml:space="preserve">. </w:t>
      </w:r>
      <w:r w:rsidRPr="00D4696E">
        <w:rPr>
          <w:rFonts w:ascii="Calibri" w:hAnsi="Calibri" w:cs="Calibri"/>
          <w:b/>
          <w:bCs/>
          <w:noProof/>
          <w:kern w:val="0"/>
        </w:rPr>
        <w:t>2015</w:t>
      </w:r>
      <w:r w:rsidRPr="00D4696E">
        <w:rPr>
          <w:rFonts w:ascii="Calibri" w:hAnsi="Calibri" w:cs="Calibri"/>
          <w:noProof/>
          <w:kern w:val="0"/>
        </w:rPr>
        <w:t xml:space="preserve">. Germination testing: procedures and evaluation. </w:t>
      </w:r>
      <w:r w:rsidRPr="00D4696E">
        <w:rPr>
          <w:rFonts w:ascii="Calibri" w:hAnsi="Calibri" w:cs="Calibri"/>
          <w:i/>
          <w:iCs/>
          <w:noProof/>
          <w:kern w:val="0"/>
        </w:rPr>
        <w:t>Millenium Seed Bank Partnership Kew</w:t>
      </w:r>
      <w:r w:rsidRPr="00D4696E">
        <w:rPr>
          <w:rFonts w:ascii="Calibri" w:hAnsi="Calibri" w:cs="Calibri"/>
          <w:noProof/>
          <w:kern w:val="0"/>
        </w:rPr>
        <w:t>: 4.</w:t>
      </w:r>
    </w:p>
    <w:p w14:paraId="6B10BC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Díaz S, Kattge J, Cornelissen JHC, Wright IJ, Lavorel S, Dray S, Reu B, Kleyer M, Wirth C, Colin Prentice I,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The global spectrum of plant form and function.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529</w:t>
      </w:r>
      <w:r w:rsidRPr="00D4696E">
        <w:rPr>
          <w:rFonts w:ascii="Calibri" w:hAnsi="Calibri" w:cs="Calibri"/>
          <w:noProof/>
          <w:kern w:val="0"/>
        </w:rPr>
        <w:t>: 167–171.</w:t>
      </w:r>
    </w:p>
    <w:p w14:paraId="7C16508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ierig DA, Adam NR, Mackey BE, Dahlquist GH, Coffelt TA</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Temperature and elevation effects on plant growth, development, and seed production of two Lesquerella species. </w:t>
      </w:r>
      <w:r w:rsidRPr="00D4696E">
        <w:rPr>
          <w:rFonts w:ascii="Calibri" w:hAnsi="Calibri" w:cs="Calibri"/>
          <w:i/>
          <w:iCs/>
          <w:noProof/>
          <w:kern w:val="0"/>
        </w:rPr>
        <w:t>Industrial Crops and Products</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17–25.</w:t>
      </w:r>
    </w:p>
    <w:p w14:paraId="7F1D80F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w:t>
      </w:r>
      <w:r w:rsidRPr="00D4696E">
        <w:rPr>
          <w:rFonts w:ascii="Calibri" w:hAnsi="Calibri" w:cs="Calibri"/>
          <w:i/>
          <w:iCs/>
          <w:noProof/>
          <w:kern w:val="0"/>
        </w:rPr>
        <w:t>The Encyclopedia of Seeds. Science technology and uses</w:t>
      </w:r>
      <w:r w:rsidRPr="00D4696E">
        <w:rPr>
          <w:rFonts w:ascii="Calibri" w:hAnsi="Calibri" w:cs="Calibri"/>
          <w:noProof/>
          <w:kern w:val="0"/>
        </w:rPr>
        <w:t xml:space="preserve"> (M Black, J Bewley, and P Halmer, Eds.). Wallingford, CABI: CABI International.</w:t>
      </w:r>
    </w:p>
    <w:p w14:paraId="29EAAB0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 Roberts E</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Improved Equations for the Prediction of Seed Longevity.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45</w:t>
      </w:r>
      <w:r w:rsidRPr="00D4696E">
        <w:rPr>
          <w:rFonts w:ascii="Calibri" w:hAnsi="Calibri" w:cs="Calibri"/>
          <w:noProof/>
          <w:kern w:val="0"/>
        </w:rPr>
        <w:t>: 13–30.</w:t>
      </w:r>
    </w:p>
    <w:p w14:paraId="2AAEFC4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NSCONET</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w:t>
      </w:r>
      <w:r w:rsidRPr="00D4696E">
        <w:rPr>
          <w:rFonts w:ascii="Calibri" w:hAnsi="Calibri" w:cs="Calibri"/>
          <w:i/>
          <w:iCs/>
          <w:noProof/>
          <w:kern w:val="0"/>
        </w:rPr>
        <w:t>ENSCONET Seed Collecting Manual for Wild Species</w:t>
      </w:r>
      <w:r w:rsidRPr="00D4696E">
        <w:rPr>
          <w:rFonts w:ascii="Calibri" w:hAnsi="Calibri" w:cs="Calibri"/>
          <w:noProof/>
          <w:kern w:val="0"/>
        </w:rPr>
        <w:t>.</w:t>
      </w:r>
    </w:p>
    <w:p w14:paraId="16115B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spinosa del Alba C, Fernández-Pascual E, Jiménez-Alfaro B</w:t>
      </w:r>
      <w:r w:rsidRPr="00D4696E">
        <w:rPr>
          <w:rFonts w:ascii="Calibri" w:hAnsi="Calibri" w:cs="Calibri"/>
          <w:noProof/>
          <w:kern w:val="0"/>
        </w:rPr>
        <w:t xml:space="preserve">. </w:t>
      </w:r>
      <w:r w:rsidRPr="00D4696E">
        <w:rPr>
          <w:rFonts w:ascii="Calibri" w:hAnsi="Calibri" w:cs="Calibri"/>
          <w:b/>
          <w:bCs/>
          <w:noProof/>
          <w:kern w:val="0"/>
        </w:rPr>
        <w:t>2024</w:t>
      </w:r>
      <w:r w:rsidRPr="00D4696E">
        <w:rPr>
          <w:rFonts w:ascii="Calibri" w:hAnsi="Calibri" w:cs="Calibri"/>
          <w:noProof/>
          <w:kern w:val="0"/>
        </w:rPr>
        <w:t xml:space="preserve">. Microclimatic variation regulates seed germination phenology in alpine plant communities. </w:t>
      </w:r>
      <w:r w:rsidRPr="00D4696E">
        <w:rPr>
          <w:rFonts w:ascii="Calibri" w:hAnsi="Calibri" w:cs="Calibri"/>
          <w:i/>
          <w:iCs/>
          <w:noProof/>
          <w:kern w:val="0"/>
        </w:rPr>
        <w:t>Journal of Ecology</w:t>
      </w:r>
      <w:r w:rsidRPr="00D4696E">
        <w:rPr>
          <w:rFonts w:ascii="Calibri" w:hAnsi="Calibri" w:cs="Calibri"/>
          <w:noProof/>
          <w:kern w:val="0"/>
        </w:rPr>
        <w:t>: 1–14.</w:t>
      </w:r>
    </w:p>
    <w:p w14:paraId="32FCAFA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Fernández-Pascual E, Carta A, Mondoni A, Cavieres LA, Rosbakh S, Venn S, Satyanti A, Guja L, Briceño VF, Vandelook F,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21</w:t>
      </w:r>
      <w:r w:rsidRPr="00D4696E">
        <w:rPr>
          <w:rFonts w:ascii="Calibri" w:hAnsi="Calibri" w:cs="Calibri"/>
          <w:noProof/>
          <w:kern w:val="0"/>
        </w:rPr>
        <w:t xml:space="preserve">. The seed germination spectrum of alpine plants: a global meta-analysis.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9</w:t>
      </w:r>
      <w:r w:rsidRPr="00D4696E">
        <w:rPr>
          <w:rFonts w:ascii="Calibri" w:hAnsi="Calibri" w:cs="Calibri"/>
          <w:noProof/>
          <w:kern w:val="0"/>
        </w:rPr>
        <w:t>: 3573–3586.</w:t>
      </w:r>
    </w:p>
    <w:p w14:paraId="22EB792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Finkelstein S, Grubb PJ</w:t>
      </w:r>
      <w:r w:rsidRPr="00D4696E">
        <w:rPr>
          <w:rFonts w:ascii="Calibri" w:hAnsi="Calibri" w:cs="Calibri"/>
          <w:noProof/>
          <w:kern w:val="0"/>
        </w:rPr>
        <w:t xml:space="preserve">. </w:t>
      </w:r>
      <w:r w:rsidRPr="00D4696E">
        <w:rPr>
          <w:rFonts w:ascii="Calibri" w:hAnsi="Calibri" w:cs="Calibri"/>
          <w:b/>
          <w:bCs/>
          <w:noProof/>
          <w:kern w:val="0"/>
        </w:rPr>
        <w:t>2002</w:t>
      </w:r>
      <w:r w:rsidRPr="00D4696E">
        <w:rPr>
          <w:rFonts w:ascii="Calibri" w:hAnsi="Calibri" w:cs="Calibri"/>
          <w:noProof/>
          <w:kern w:val="0"/>
        </w:rPr>
        <w:t xml:space="preserve">. Lipid concentration in the embryo–endosperm fraction of seeds of Australian tropical lowland rainforest trees: relevance to defence and dispersal.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12</w:t>
      </w:r>
      <w:r w:rsidRPr="00D4696E">
        <w:rPr>
          <w:rFonts w:ascii="Calibri" w:hAnsi="Calibri" w:cs="Calibri"/>
          <w:noProof/>
          <w:kern w:val="0"/>
        </w:rPr>
        <w:t>: 173–180.</w:t>
      </w:r>
    </w:p>
    <w:p w14:paraId="3E92AA3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arcía-Gutiérrez T, Jiménez-Alfaro B, Fernández-Pascual E, Müller J V.</w:t>
      </w:r>
      <w:r w:rsidRPr="00D4696E">
        <w:rPr>
          <w:rFonts w:ascii="Calibri" w:hAnsi="Calibri" w:cs="Calibri"/>
          <w:noProof/>
          <w:kern w:val="0"/>
        </w:rPr>
        <w:t xml:space="preserve"> </w:t>
      </w:r>
      <w:r w:rsidRPr="00D4696E">
        <w:rPr>
          <w:rFonts w:ascii="Calibri" w:hAnsi="Calibri" w:cs="Calibri"/>
          <w:b/>
          <w:bCs/>
          <w:noProof/>
          <w:kern w:val="0"/>
        </w:rPr>
        <w:t>2018</w:t>
      </w:r>
      <w:r w:rsidRPr="00D4696E">
        <w:rPr>
          <w:rFonts w:ascii="Calibri" w:hAnsi="Calibri" w:cs="Calibri"/>
          <w:noProof/>
          <w:kern w:val="0"/>
        </w:rPr>
        <w:t xml:space="preserve">. Functional diversity and ecological requirements of alpine vegetation types in a biogeographical transition zone. </w:t>
      </w:r>
      <w:r w:rsidRPr="00D4696E">
        <w:rPr>
          <w:rFonts w:ascii="Calibri" w:hAnsi="Calibri" w:cs="Calibri"/>
          <w:i/>
          <w:iCs/>
          <w:noProof/>
          <w:kern w:val="0"/>
        </w:rPr>
        <w:t>Phytocoenologia</w:t>
      </w:r>
      <w:r w:rsidRPr="00D4696E">
        <w:rPr>
          <w:rFonts w:ascii="Calibri" w:hAnsi="Calibri" w:cs="Calibri"/>
          <w:noProof/>
          <w:kern w:val="0"/>
        </w:rPr>
        <w:t xml:space="preserve"> </w:t>
      </w:r>
      <w:r w:rsidRPr="00D4696E">
        <w:rPr>
          <w:rFonts w:ascii="Calibri" w:hAnsi="Calibri" w:cs="Calibri"/>
          <w:b/>
          <w:bCs/>
          <w:noProof/>
          <w:kern w:val="0"/>
        </w:rPr>
        <w:t>48</w:t>
      </w:r>
      <w:r w:rsidRPr="00D4696E">
        <w:rPr>
          <w:rFonts w:ascii="Calibri" w:hAnsi="Calibri" w:cs="Calibri"/>
          <w:noProof/>
          <w:kern w:val="0"/>
        </w:rPr>
        <w:t>: 77–89.</w:t>
      </w:r>
    </w:p>
    <w:p w14:paraId="1B983DB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ardarin A, Dürr C, Colbach N</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Prediction of germination rates of weed species: Relationships between germination speed parameters and species traits. </w:t>
      </w:r>
      <w:r w:rsidRPr="00D4696E">
        <w:rPr>
          <w:rFonts w:ascii="Calibri" w:hAnsi="Calibri" w:cs="Calibri"/>
          <w:i/>
          <w:iCs/>
          <w:noProof/>
          <w:kern w:val="0"/>
        </w:rPr>
        <w:t>Ecological Modelling</w:t>
      </w:r>
      <w:r w:rsidRPr="00D4696E">
        <w:rPr>
          <w:rFonts w:ascii="Calibri" w:hAnsi="Calibri" w:cs="Calibri"/>
          <w:noProof/>
          <w:kern w:val="0"/>
        </w:rPr>
        <w:t xml:space="preserve"> </w:t>
      </w:r>
      <w:r w:rsidRPr="00D4696E">
        <w:rPr>
          <w:rFonts w:ascii="Calibri" w:hAnsi="Calibri" w:cs="Calibri"/>
          <w:b/>
          <w:bCs/>
          <w:noProof/>
          <w:kern w:val="0"/>
        </w:rPr>
        <w:t>222</w:t>
      </w:r>
      <w:r w:rsidRPr="00D4696E">
        <w:rPr>
          <w:rFonts w:ascii="Calibri" w:hAnsi="Calibri" w:cs="Calibri"/>
          <w:noProof/>
          <w:kern w:val="0"/>
        </w:rPr>
        <w:t>: 626–636.</w:t>
      </w:r>
    </w:p>
    <w:p w14:paraId="3A858C5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ardarin A, Dürr C, Mannino MR, Busset H, Colbach N</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Seed mortality in the soil is related to seed coat thicknes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20</w:t>
      </w:r>
      <w:r w:rsidRPr="00D4696E">
        <w:rPr>
          <w:rFonts w:ascii="Calibri" w:hAnsi="Calibri" w:cs="Calibri"/>
          <w:noProof/>
          <w:kern w:val="0"/>
        </w:rPr>
        <w:t>: 243–256.</w:t>
      </w:r>
    </w:p>
    <w:p w14:paraId="3066028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onzález Le Barbier J, Roces-Díaz J V., Jiménez-Alfaro B</w:t>
      </w:r>
      <w:r w:rsidRPr="00D4696E">
        <w:rPr>
          <w:rFonts w:ascii="Calibri" w:hAnsi="Calibri" w:cs="Calibri"/>
          <w:noProof/>
          <w:kern w:val="0"/>
        </w:rPr>
        <w:t xml:space="preserve">. </w:t>
      </w:r>
      <w:r w:rsidRPr="00D4696E">
        <w:rPr>
          <w:rFonts w:ascii="Calibri" w:hAnsi="Calibri" w:cs="Calibri"/>
          <w:b/>
          <w:bCs/>
          <w:noProof/>
          <w:kern w:val="0"/>
        </w:rPr>
        <w:t>2025</w:t>
      </w:r>
      <w:r w:rsidRPr="00D4696E">
        <w:rPr>
          <w:rFonts w:ascii="Calibri" w:hAnsi="Calibri" w:cs="Calibri"/>
          <w:noProof/>
          <w:kern w:val="0"/>
        </w:rPr>
        <w:t xml:space="preserve">. Timberline Patterns and Dynamics Depend on Forest Type , Regional Climate , and Topography in the Cantabrian Mountains (Spain). </w:t>
      </w:r>
      <w:r w:rsidRPr="00D4696E">
        <w:rPr>
          <w:rFonts w:ascii="Calibri" w:hAnsi="Calibri" w:cs="Calibri"/>
          <w:i/>
          <w:iCs/>
          <w:noProof/>
          <w:kern w:val="0"/>
        </w:rPr>
        <w:t>Journal of Vegetation Science</w:t>
      </w:r>
      <w:r w:rsidRPr="00D4696E">
        <w:rPr>
          <w:rFonts w:ascii="Calibri" w:hAnsi="Calibri" w:cs="Calibri"/>
          <w:noProof/>
          <w:kern w:val="0"/>
        </w:rPr>
        <w:t>: 1–12.</w:t>
      </w:r>
    </w:p>
    <w:p w14:paraId="547AF6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raham IA</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Seed storage oil mobilization. </w:t>
      </w:r>
      <w:r w:rsidRPr="00D4696E">
        <w:rPr>
          <w:rFonts w:ascii="Calibri" w:hAnsi="Calibri" w:cs="Calibri"/>
          <w:i/>
          <w:iCs/>
          <w:noProof/>
          <w:kern w:val="0"/>
        </w:rPr>
        <w:t>Annual Review of Plant Biology</w:t>
      </w:r>
      <w:r w:rsidRPr="00D4696E">
        <w:rPr>
          <w:rFonts w:ascii="Calibri" w:hAnsi="Calibri" w:cs="Calibri"/>
          <w:noProof/>
          <w:kern w:val="0"/>
        </w:rPr>
        <w:t xml:space="preserve"> </w:t>
      </w:r>
      <w:r w:rsidRPr="00D4696E">
        <w:rPr>
          <w:rFonts w:ascii="Calibri" w:hAnsi="Calibri" w:cs="Calibri"/>
          <w:b/>
          <w:bCs/>
          <w:noProof/>
          <w:kern w:val="0"/>
        </w:rPr>
        <w:t>59</w:t>
      </w:r>
      <w:r w:rsidRPr="00D4696E">
        <w:rPr>
          <w:rFonts w:ascii="Calibri" w:hAnsi="Calibri" w:cs="Calibri"/>
          <w:noProof/>
          <w:kern w:val="0"/>
        </w:rPr>
        <w:t>: 115–142.</w:t>
      </w:r>
    </w:p>
    <w:p w14:paraId="0C493B8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u J, Hou D, Li Y, Chao H, Zhang K, Wang H, Xiang J, Raboanatahiry N, Wang B, Li M</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Integration of proteomic and genomic approaches to dissect seed germination vigor in Brassica napus seeds differing in oil content.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9</w:t>
      </w:r>
      <w:r w:rsidRPr="00D4696E">
        <w:rPr>
          <w:rFonts w:ascii="Calibri" w:hAnsi="Calibri" w:cs="Calibri"/>
          <w:noProof/>
          <w:kern w:val="0"/>
        </w:rPr>
        <w:t>: 1–20.</w:t>
      </w:r>
    </w:p>
    <w:p w14:paraId="707D6E4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dfield JD</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MCMCglmm: MCMC Methods for Multi-Response GLMMs in R. </w:t>
      </w:r>
      <w:r w:rsidRPr="00D4696E">
        <w:rPr>
          <w:rFonts w:ascii="Calibri" w:hAnsi="Calibri" w:cs="Calibri"/>
          <w:i/>
          <w:iCs/>
          <w:noProof/>
          <w:kern w:val="0"/>
        </w:rPr>
        <w:t>Journal of Statistical Software</w:t>
      </w:r>
      <w:r w:rsidRPr="00D4696E">
        <w:rPr>
          <w:rFonts w:ascii="Calibri" w:hAnsi="Calibri" w:cs="Calibri"/>
          <w:noProof/>
          <w:kern w:val="0"/>
        </w:rPr>
        <w:t xml:space="preserve"> </w:t>
      </w:r>
      <w:r w:rsidRPr="00D4696E">
        <w:rPr>
          <w:rFonts w:ascii="Calibri" w:hAnsi="Calibri" w:cs="Calibri"/>
          <w:b/>
          <w:bCs/>
          <w:noProof/>
          <w:kern w:val="0"/>
        </w:rPr>
        <w:t>33</w:t>
      </w:r>
      <w:r w:rsidRPr="00D4696E">
        <w:rPr>
          <w:rFonts w:ascii="Calibri" w:hAnsi="Calibri" w:cs="Calibri"/>
          <w:noProof/>
          <w:kern w:val="0"/>
        </w:rPr>
        <w:t>: 1–22.</w:t>
      </w:r>
    </w:p>
    <w:p w14:paraId="16FD6C0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milton KN, Offord CA, Cuneo P, Deseo MA</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A comparative study of seed morphology in relation to desiccation tolerance and other physiological responses in 71 Eastern Australian rainforest species. </w:t>
      </w:r>
      <w:r w:rsidRPr="00D4696E">
        <w:rPr>
          <w:rFonts w:ascii="Calibri" w:hAnsi="Calibri" w:cs="Calibri"/>
          <w:i/>
          <w:iCs/>
          <w:noProof/>
          <w:kern w:val="0"/>
        </w:rPr>
        <w:t>Plant Species Biology</w:t>
      </w:r>
      <w:r w:rsidRPr="00D4696E">
        <w:rPr>
          <w:rFonts w:ascii="Calibri" w:hAnsi="Calibri" w:cs="Calibri"/>
          <w:noProof/>
          <w:kern w:val="0"/>
        </w:rPr>
        <w:t xml:space="preserve"> </w:t>
      </w:r>
      <w:r w:rsidRPr="00D4696E">
        <w:rPr>
          <w:rFonts w:ascii="Calibri" w:hAnsi="Calibri" w:cs="Calibri"/>
          <w:b/>
          <w:bCs/>
          <w:noProof/>
          <w:kern w:val="0"/>
        </w:rPr>
        <w:t>28</w:t>
      </w:r>
      <w:r w:rsidRPr="00D4696E">
        <w:rPr>
          <w:rFonts w:ascii="Calibri" w:hAnsi="Calibri" w:cs="Calibri"/>
          <w:noProof/>
          <w:kern w:val="0"/>
        </w:rPr>
        <w:t>: 51–62.</w:t>
      </w:r>
    </w:p>
    <w:p w14:paraId="1325D2F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man G, Mattick L</w:t>
      </w:r>
      <w:r w:rsidRPr="00D4696E">
        <w:rPr>
          <w:rFonts w:ascii="Calibri" w:hAnsi="Calibri" w:cs="Calibri"/>
          <w:noProof/>
          <w:kern w:val="0"/>
        </w:rPr>
        <w:t xml:space="preserve">. </w:t>
      </w:r>
      <w:r w:rsidRPr="00D4696E">
        <w:rPr>
          <w:rFonts w:ascii="Calibri" w:hAnsi="Calibri" w:cs="Calibri"/>
          <w:b/>
          <w:bCs/>
          <w:noProof/>
          <w:kern w:val="0"/>
        </w:rPr>
        <w:t>1976</w:t>
      </w:r>
      <w:r w:rsidRPr="00D4696E">
        <w:rPr>
          <w:rFonts w:ascii="Calibri" w:hAnsi="Calibri" w:cs="Calibri"/>
          <w:noProof/>
          <w:kern w:val="0"/>
        </w:rPr>
        <w:t xml:space="preserve">. Association of lipid oxidation with seed ageing and death.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260</w:t>
      </w:r>
      <w:r w:rsidRPr="00D4696E">
        <w:rPr>
          <w:rFonts w:ascii="Calibri" w:hAnsi="Calibri" w:cs="Calibri"/>
          <w:noProof/>
          <w:kern w:val="0"/>
        </w:rPr>
        <w:t>: 323–324.</w:t>
      </w:r>
    </w:p>
    <w:p w14:paraId="2D1AE45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wood JL</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w:t>
      </w:r>
      <w:r w:rsidRPr="00D4696E">
        <w:rPr>
          <w:rFonts w:ascii="Calibri" w:hAnsi="Calibri" w:cs="Calibri"/>
          <w:i/>
          <w:iCs/>
          <w:noProof/>
          <w:kern w:val="0"/>
        </w:rPr>
        <w:t>Plant Acyl Lipids: Structure, Distribution, and Analysis</w:t>
      </w:r>
      <w:r w:rsidRPr="00D4696E">
        <w:rPr>
          <w:rFonts w:ascii="Calibri" w:hAnsi="Calibri" w:cs="Calibri"/>
          <w:noProof/>
          <w:kern w:val="0"/>
        </w:rPr>
        <w:t>. ACADEMIC PRESS, INC.</w:t>
      </w:r>
    </w:p>
    <w:p w14:paraId="7BB771B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y F, Adams J, Manger K, Probert R</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w:t>
      </w:r>
      <w:r w:rsidRPr="00D4696E">
        <w:rPr>
          <w:rFonts w:ascii="Calibri" w:hAnsi="Calibri" w:cs="Calibri"/>
          <w:i/>
          <w:iCs/>
          <w:noProof/>
          <w:kern w:val="0"/>
        </w:rPr>
        <w:t>The use of non-saturated lithium chloride solutions for experimental control of seed water content</w:t>
      </w:r>
      <w:r w:rsidRPr="00D4696E">
        <w:rPr>
          <w:rFonts w:ascii="Calibri" w:hAnsi="Calibri" w:cs="Calibri"/>
          <w:noProof/>
          <w:kern w:val="0"/>
        </w:rPr>
        <w:t>.</w:t>
      </w:r>
    </w:p>
    <w:p w14:paraId="4792609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oekstra FA</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Differential longevities in desiccated anhydrobiotic plant systems. </w:t>
      </w:r>
      <w:r w:rsidRPr="00D4696E">
        <w:rPr>
          <w:rFonts w:ascii="Calibri" w:hAnsi="Calibri" w:cs="Calibri"/>
          <w:i/>
          <w:iCs/>
          <w:noProof/>
          <w:kern w:val="0"/>
        </w:rPr>
        <w:t>Integrative and Comparative Biology</w:t>
      </w:r>
      <w:r w:rsidRPr="00D4696E">
        <w:rPr>
          <w:rFonts w:ascii="Calibri" w:hAnsi="Calibri" w:cs="Calibri"/>
          <w:noProof/>
          <w:kern w:val="0"/>
        </w:rPr>
        <w:t xml:space="preserve"> </w:t>
      </w:r>
      <w:r w:rsidRPr="00D4696E">
        <w:rPr>
          <w:rFonts w:ascii="Calibri" w:hAnsi="Calibri" w:cs="Calibri"/>
          <w:b/>
          <w:bCs/>
          <w:noProof/>
          <w:kern w:val="0"/>
        </w:rPr>
        <w:t>45</w:t>
      </w:r>
      <w:r w:rsidRPr="00D4696E">
        <w:rPr>
          <w:rFonts w:ascii="Calibri" w:hAnsi="Calibri" w:cs="Calibri"/>
          <w:noProof/>
          <w:kern w:val="0"/>
        </w:rPr>
        <w:t>: 725–733.</w:t>
      </w:r>
    </w:p>
    <w:p w14:paraId="55900B9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iménez-Alfaro B, Fernandez-Pascual E, Espinosa Del Alba C, Marcenó C</w:t>
      </w:r>
      <w:r w:rsidRPr="00D4696E">
        <w:rPr>
          <w:rFonts w:ascii="Calibri" w:hAnsi="Calibri" w:cs="Calibri"/>
          <w:noProof/>
          <w:kern w:val="0"/>
        </w:rPr>
        <w:t xml:space="preserve">. </w:t>
      </w:r>
      <w:r w:rsidRPr="00D4696E">
        <w:rPr>
          <w:rFonts w:ascii="Calibri" w:hAnsi="Calibri" w:cs="Calibri"/>
          <w:b/>
          <w:bCs/>
          <w:noProof/>
          <w:kern w:val="0"/>
        </w:rPr>
        <w:t>2024</w:t>
      </w:r>
      <w:r w:rsidRPr="00D4696E">
        <w:rPr>
          <w:rFonts w:ascii="Calibri" w:hAnsi="Calibri" w:cs="Calibri"/>
          <w:noProof/>
          <w:kern w:val="0"/>
        </w:rPr>
        <w:t xml:space="preserve">. Spatiotemporal patterns of microclimatic buffering in relict alpine communities. </w:t>
      </w:r>
      <w:r w:rsidRPr="00D4696E">
        <w:rPr>
          <w:rFonts w:ascii="Calibri" w:hAnsi="Calibri" w:cs="Calibri"/>
          <w:i/>
          <w:iCs/>
          <w:noProof/>
          <w:kern w:val="0"/>
        </w:rPr>
        <w:t>Journal of Vegeta</w:t>
      </w:r>
      <w:r w:rsidRPr="00D4696E">
        <w:rPr>
          <w:rFonts w:ascii="Calibri" w:hAnsi="Calibri" w:cs="Calibri"/>
          <w:noProof/>
          <w:kern w:val="0"/>
        </w:rPr>
        <w:t>.</w:t>
      </w:r>
    </w:p>
    <w:p w14:paraId="1218B8E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in Y, Qian H</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V.PhyloMaker: an R package that can generate very large phylogenies for vascular plants. </w:t>
      </w:r>
      <w:r w:rsidRPr="00D4696E">
        <w:rPr>
          <w:rFonts w:ascii="Calibri" w:hAnsi="Calibri" w:cs="Calibri"/>
          <w:i/>
          <w:iCs/>
          <w:noProof/>
          <w:kern w:val="0"/>
        </w:rPr>
        <w:t>Ecography</w:t>
      </w:r>
      <w:r w:rsidRPr="00D4696E">
        <w:rPr>
          <w:rFonts w:ascii="Calibri" w:hAnsi="Calibri" w:cs="Calibri"/>
          <w:noProof/>
          <w:kern w:val="0"/>
        </w:rPr>
        <w:t xml:space="preserve"> </w:t>
      </w:r>
      <w:r w:rsidRPr="00D4696E">
        <w:rPr>
          <w:rFonts w:ascii="Calibri" w:hAnsi="Calibri" w:cs="Calibri"/>
          <w:b/>
          <w:bCs/>
          <w:noProof/>
          <w:kern w:val="0"/>
        </w:rPr>
        <w:t>42</w:t>
      </w:r>
      <w:r w:rsidRPr="00D4696E">
        <w:rPr>
          <w:rFonts w:ascii="Calibri" w:hAnsi="Calibri" w:cs="Calibri"/>
          <w:noProof/>
          <w:kern w:val="0"/>
        </w:rPr>
        <w:t>: 1353–1359.</w:t>
      </w:r>
    </w:p>
    <w:p w14:paraId="597A601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ong TJ De, Goeverden S Van, Jacobs R, Rurenga K</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Major effects of glucosinolates and minor effects of erucic acid on predation of Brassica seeds by mice. </w:t>
      </w:r>
      <w:r w:rsidRPr="00D4696E">
        <w:rPr>
          <w:rFonts w:ascii="Calibri" w:hAnsi="Calibri" w:cs="Calibri"/>
          <w:i/>
          <w:iCs/>
          <w:noProof/>
          <w:kern w:val="0"/>
        </w:rPr>
        <w:t>Basic and Applied Ecology</w:t>
      </w:r>
      <w:r w:rsidRPr="00D4696E">
        <w:rPr>
          <w:rFonts w:ascii="Calibri" w:hAnsi="Calibri" w:cs="Calibri"/>
          <w:noProof/>
          <w:kern w:val="0"/>
        </w:rPr>
        <w:t xml:space="preserve"> </w:t>
      </w:r>
      <w:r w:rsidRPr="00D4696E">
        <w:rPr>
          <w:rFonts w:ascii="Calibri" w:hAnsi="Calibri" w:cs="Calibri"/>
          <w:b/>
          <w:bCs/>
          <w:noProof/>
          <w:kern w:val="0"/>
        </w:rPr>
        <w:t>17</w:t>
      </w:r>
      <w:r w:rsidRPr="00D4696E">
        <w:rPr>
          <w:rFonts w:ascii="Calibri" w:hAnsi="Calibri" w:cs="Calibri"/>
          <w:noProof/>
          <w:kern w:val="0"/>
        </w:rPr>
        <w:t>: 706–713.</w:t>
      </w:r>
    </w:p>
    <w:p w14:paraId="46C53AF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eck F, Rimet F, Bouchez A, Franc A</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phylosignal: an R package to measure, test, and explore the phylogenetic signal. </w:t>
      </w:r>
      <w:r w:rsidRPr="00D4696E">
        <w:rPr>
          <w:rFonts w:ascii="Calibri" w:hAnsi="Calibri" w:cs="Calibri"/>
          <w:i/>
          <w:iCs/>
          <w:noProof/>
          <w:kern w:val="0"/>
        </w:rPr>
        <w:t>Ecology and Evolution</w:t>
      </w:r>
      <w:r w:rsidRPr="00D4696E">
        <w:rPr>
          <w:rFonts w:ascii="Calibri" w:hAnsi="Calibri" w:cs="Calibri"/>
          <w:noProof/>
          <w:kern w:val="0"/>
        </w:rPr>
        <w:t xml:space="preserve"> </w:t>
      </w:r>
      <w:r w:rsidRPr="00D4696E">
        <w:rPr>
          <w:rFonts w:ascii="Calibri" w:hAnsi="Calibri" w:cs="Calibri"/>
          <w:b/>
          <w:bCs/>
          <w:noProof/>
          <w:kern w:val="0"/>
        </w:rPr>
        <w:t>6</w:t>
      </w:r>
      <w:r w:rsidRPr="00D4696E">
        <w:rPr>
          <w:rFonts w:ascii="Calibri" w:hAnsi="Calibri" w:cs="Calibri"/>
          <w:noProof/>
          <w:kern w:val="0"/>
        </w:rPr>
        <w:t>: 2774–2780.</w:t>
      </w:r>
    </w:p>
    <w:p w14:paraId="1773925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nothe G, Dunn RO</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 Comprehensive Evaluation of the Melting Points of Fatty Acids and Esters Determined by Differential Scanning Calorimetry.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86</w:t>
      </w:r>
      <w:r w:rsidRPr="00D4696E">
        <w:rPr>
          <w:rFonts w:ascii="Calibri" w:hAnsi="Calibri" w:cs="Calibri"/>
          <w:noProof/>
          <w:kern w:val="0"/>
        </w:rPr>
        <w:t>: 843–856.</w:t>
      </w:r>
    </w:p>
    <w:p w14:paraId="47C2A69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a</w:t>
      </w:r>
      <w:r w:rsidRPr="00D4696E">
        <w:rPr>
          <w:rFonts w:ascii="Calibri" w:hAnsi="Calibri" w:cs="Calibri"/>
          <w:noProof/>
          <w:kern w:val="0"/>
        </w:rPr>
        <w:t xml:space="preserve">. The cold range limit of trees. </w:t>
      </w:r>
      <w:r w:rsidRPr="00D4696E">
        <w:rPr>
          <w:rFonts w:ascii="Calibri" w:hAnsi="Calibri" w:cs="Calibri"/>
          <w:i/>
          <w:iCs/>
          <w:noProof/>
          <w:kern w:val="0"/>
        </w:rPr>
        <w:t>Trends in Ecology and Evolution</w:t>
      </w:r>
      <w:r w:rsidRPr="00D4696E">
        <w:rPr>
          <w:rFonts w:ascii="Calibri" w:hAnsi="Calibri" w:cs="Calibri"/>
          <w:noProof/>
          <w:kern w:val="0"/>
        </w:rPr>
        <w:t xml:space="preserve"> </w:t>
      </w:r>
      <w:r w:rsidRPr="00D4696E">
        <w:rPr>
          <w:rFonts w:ascii="Calibri" w:hAnsi="Calibri" w:cs="Calibri"/>
          <w:b/>
          <w:bCs/>
          <w:noProof/>
          <w:kern w:val="0"/>
        </w:rPr>
        <w:t>36</w:t>
      </w:r>
      <w:r w:rsidRPr="00D4696E">
        <w:rPr>
          <w:rFonts w:ascii="Calibri" w:hAnsi="Calibri" w:cs="Calibri"/>
          <w:noProof/>
          <w:kern w:val="0"/>
        </w:rPr>
        <w:t>: 979–989.</w:t>
      </w:r>
    </w:p>
    <w:p w14:paraId="117DE0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b</w:t>
      </w:r>
      <w:r w:rsidRPr="00D4696E">
        <w:rPr>
          <w:rFonts w:ascii="Calibri" w:hAnsi="Calibri" w:cs="Calibri"/>
          <w:noProof/>
          <w:kern w:val="0"/>
        </w:rPr>
        <w:t xml:space="preserve">. </w:t>
      </w:r>
      <w:r w:rsidRPr="00D4696E">
        <w:rPr>
          <w:rFonts w:ascii="Calibri" w:hAnsi="Calibri" w:cs="Calibri"/>
          <w:i/>
          <w:iCs/>
          <w:noProof/>
          <w:kern w:val="0"/>
        </w:rPr>
        <w:t>Alpine Plant Life</w:t>
      </w:r>
      <w:r w:rsidRPr="00D4696E">
        <w:rPr>
          <w:rFonts w:ascii="Calibri" w:hAnsi="Calibri" w:cs="Calibri"/>
          <w:noProof/>
          <w:kern w:val="0"/>
        </w:rPr>
        <w:t xml:space="preserve"> (Springer Nature Switzerland AG 2021, Ed.). Springer Cham.</w:t>
      </w:r>
    </w:p>
    <w:p w14:paraId="251B3D3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e MRF, Tweed JKS, Kim EJ, Scollan ND</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Beef, chicken and lamb fatty acid analysis - a simplified direct bimethylation procedure using freeze-dried material. </w:t>
      </w:r>
      <w:r w:rsidRPr="00D4696E">
        <w:rPr>
          <w:rFonts w:ascii="Calibri" w:hAnsi="Calibri" w:cs="Calibri"/>
          <w:i/>
          <w:iCs/>
          <w:noProof/>
          <w:kern w:val="0"/>
        </w:rPr>
        <w:t>Meat Science</w:t>
      </w:r>
      <w:r w:rsidRPr="00D4696E">
        <w:rPr>
          <w:rFonts w:ascii="Calibri" w:hAnsi="Calibri" w:cs="Calibri"/>
          <w:noProof/>
          <w:kern w:val="0"/>
        </w:rPr>
        <w:t xml:space="preserve"> </w:t>
      </w:r>
      <w:r w:rsidRPr="00D4696E">
        <w:rPr>
          <w:rFonts w:ascii="Calibri" w:hAnsi="Calibri" w:cs="Calibri"/>
          <w:b/>
          <w:bCs/>
          <w:noProof/>
          <w:kern w:val="0"/>
        </w:rPr>
        <w:t>92</w:t>
      </w:r>
      <w:r w:rsidRPr="00D4696E">
        <w:rPr>
          <w:rFonts w:ascii="Calibri" w:hAnsi="Calibri" w:cs="Calibri"/>
          <w:noProof/>
          <w:kern w:val="0"/>
        </w:rPr>
        <w:t>: 863–866.</w:t>
      </w:r>
    </w:p>
    <w:p w14:paraId="210813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hninger A, Nelson D, Cox M</w:t>
      </w:r>
      <w:r w:rsidRPr="00D4696E">
        <w:rPr>
          <w:rFonts w:ascii="Calibri" w:hAnsi="Calibri" w:cs="Calibri"/>
          <w:noProof/>
          <w:kern w:val="0"/>
        </w:rPr>
        <w:t xml:space="preserve">. </w:t>
      </w:r>
      <w:r w:rsidRPr="00D4696E">
        <w:rPr>
          <w:rFonts w:ascii="Calibri" w:hAnsi="Calibri" w:cs="Calibri"/>
          <w:b/>
          <w:bCs/>
          <w:noProof/>
          <w:kern w:val="0"/>
        </w:rPr>
        <w:t>1993</w:t>
      </w:r>
      <w:r w:rsidRPr="00D4696E">
        <w:rPr>
          <w:rFonts w:ascii="Calibri" w:hAnsi="Calibri" w:cs="Calibri"/>
          <w:noProof/>
          <w:kern w:val="0"/>
        </w:rPr>
        <w:t xml:space="preserve">. </w:t>
      </w:r>
      <w:r w:rsidRPr="00D4696E">
        <w:rPr>
          <w:rFonts w:ascii="Calibri" w:hAnsi="Calibri" w:cs="Calibri"/>
          <w:i/>
          <w:iCs/>
          <w:noProof/>
          <w:kern w:val="0"/>
        </w:rPr>
        <w:t>Principles of Biochemistry</w:t>
      </w:r>
      <w:r w:rsidRPr="00D4696E">
        <w:rPr>
          <w:rFonts w:ascii="Calibri" w:hAnsi="Calibri" w:cs="Calibri"/>
          <w:noProof/>
          <w:kern w:val="0"/>
        </w:rPr>
        <w:t>. New York: Worth Publishers.</w:t>
      </w:r>
    </w:p>
    <w:p w14:paraId="4DEED78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vin DA</w:t>
      </w:r>
      <w:r w:rsidRPr="00D4696E">
        <w:rPr>
          <w:rFonts w:ascii="Calibri" w:hAnsi="Calibri" w:cs="Calibri"/>
          <w:noProof/>
          <w:kern w:val="0"/>
        </w:rPr>
        <w:t xml:space="preserve">. </w:t>
      </w:r>
      <w:r w:rsidRPr="00D4696E">
        <w:rPr>
          <w:rFonts w:ascii="Calibri" w:hAnsi="Calibri" w:cs="Calibri"/>
          <w:b/>
          <w:bCs/>
          <w:noProof/>
          <w:kern w:val="0"/>
        </w:rPr>
        <w:t>1974</w:t>
      </w:r>
      <w:r w:rsidRPr="00D4696E">
        <w:rPr>
          <w:rFonts w:ascii="Calibri" w:hAnsi="Calibri" w:cs="Calibri"/>
          <w:noProof/>
          <w:kern w:val="0"/>
        </w:rPr>
        <w:t xml:space="preserve">. The oil content of seeds: an ecological perspective. </w:t>
      </w:r>
      <w:r w:rsidRPr="00D4696E">
        <w:rPr>
          <w:rFonts w:ascii="Calibri" w:hAnsi="Calibri" w:cs="Calibri"/>
          <w:b/>
          <w:bCs/>
          <w:noProof/>
          <w:kern w:val="0"/>
        </w:rPr>
        <w:t>108</w:t>
      </w:r>
      <w:r w:rsidRPr="00D4696E">
        <w:rPr>
          <w:rFonts w:ascii="Calibri" w:hAnsi="Calibri" w:cs="Calibri"/>
          <w:noProof/>
          <w:kern w:val="0"/>
        </w:rPr>
        <w:t>: 193–206.</w:t>
      </w:r>
    </w:p>
    <w:p w14:paraId="5ED04D5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 Y, Beisson F, Pollard M, Ohlrogge J</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Oil content of Arabidopsis seeds: The influence of seed anatomy, light and plant-to-plant variation. </w:t>
      </w:r>
      <w:r w:rsidRPr="00D4696E">
        <w:rPr>
          <w:rFonts w:ascii="Calibri" w:hAnsi="Calibri" w:cs="Calibri"/>
          <w:i/>
          <w:iCs/>
          <w:noProof/>
          <w:kern w:val="0"/>
        </w:rPr>
        <w:t>Phytochemistry</w:t>
      </w:r>
      <w:r w:rsidRPr="00D4696E">
        <w:rPr>
          <w:rFonts w:ascii="Calibri" w:hAnsi="Calibri" w:cs="Calibri"/>
          <w:noProof/>
          <w:kern w:val="0"/>
        </w:rPr>
        <w:t xml:space="preserve"> </w:t>
      </w:r>
      <w:r w:rsidRPr="00D4696E">
        <w:rPr>
          <w:rFonts w:ascii="Calibri" w:hAnsi="Calibri" w:cs="Calibri"/>
          <w:b/>
          <w:bCs/>
          <w:noProof/>
          <w:kern w:val="0"/>
        </w:rPr>
        <w:t>67</w:t>
      </w:r>
      <w:r w:rsidRPr="00D4696E">
        <w:rPr>
          <w:rFonts w:ascii="Calibri" w:hAnsi="Calibri" w:cs="Calibri"/>
          <w:noProof/>
          <w:kern w:val="0"/>
        </w:rPr>
        <w:t>: 904–915.</w:t>
      </w:r>
    </w:p>
    <w:p w14:paraId="7834960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nder CR</w:t>
      </w:r>
      <w:r w:rsidRPr="00D4696E">
        <w:rPr>
          <w:rFonts w:ascii="Calibri" w:hAnsi="Calibri" w:cs="Calibri"/>
          <w:noProof/>
          <w:kern w:val="0"/>
        </w:rPr>
        <w:t xml:space="preserve">. </w:t>
      </w:r>
      <w:r w:rsidRPr="00D4696E">
        <w:rPr>
          <w:rFonts w:ascii="Calibri" w:hAnsi="Calibri" w:cs="Calibri"/>
          <w:b/>
          <w:bCs/>
          <w:noProof/>
          <w:kern w:val="0"/>
        </w:rPr>
        <w:t>2000</w:t>
      </w:r>
      <w:r w:rsidRPr="00D4696E">
        <w:rPr>
          <w:rFonts w:ascii="Calibri" w:hAnsi="Calibri" w:cs="Calibri"/>
          <w:noProof/>
          <w:kern w:val="0"/>
        </w:rPr>
        <w:t xml:space="preserve">. Adaptive evolution of seed oils in plants: Accounting for the biogeographic distribution of saturated and unsaturated fatty acids in seed oils. </w:t>
      </w:r>
      <w:r w:rsidRPr="00D4696E">
        <w:rPr>
          <w:rFonts w:ascii="Calibri" w:hAnsi="Calibri" w:cs="Calibri"/>
          <w:i/>
          <w:iCs/>
          <w:noProof/>
          <w:kern w:val="0"/>
        </w:rPr>
        <w:t>American Naturalist</w:t>
      </w:r>
      <w:r w:rsidRPr="00D4696E">
        <w:rPr>
          <w:rFonts w:ascii="Calibri" w:hAnsi="Calibri" w:cs="Calibri"/>
          <w:noProof/>
          <w:kern w:val="0"/>
        </w:rPr>
        <w:t xml:space="preserve"> </w:t>
      </w:r>
      <w:r w:rsidRPr="00D4696E">
        <w:rPr>
          <w:rFonts w:ascii="Calibri" w:hAnsi="Calibri" w:cs="Calibri"/>
          <w:b/>
          <w:bCs/>
          <w:noProof/>
          <w:kern w:val="0"/>
        </w:rPr>
        <w:t>156</w:t>
      </w:r>
      <w:r w:rsidRPr="00D4696E">
        <w:rPr>
          <w:rFonts w:ascii="Calibri" w:hAnsi="Calibri" w:cs="Calibri"/>
          <w:noProof/>
          <w:kern w:val="0"/>
        </w:rPr>
        <w:t>: 442–458.</w:t>
      </w:r>
    </w:p>
    <w:p w14:paraId="146CF2C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atthäus B</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The new database Seed Oil Fatty Acids (SOFA). </w:t>
      </w:r>
      <w:r w:rsidRPr="00D4696E">
        <w:rPr>
          <w:rFonts w:ascii="Calibri" w:hAnsi="Calibri" w:cs="Calibri"/>
          <w:i/>
          <w:iCs/>
          <w:noProof/>
          <w:kern w:val="0"/>
        </w:rPr>
        <w:t>Lipid Technology</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230–234.</w:t>
      </w:r>
    </w:p>
    <w:p w14:paraId="32A95FA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iao L, Yang S, Zhang K, He J, Wu C, Ren Y, Gai J, Li Y</w:t>
      </w:r>
      <w:r w:rsidRPr="00D4696E">
        <w:rPr>
          <w:rFonts w:ascii="Calibri" w:hAnsi="Calibri" w:cs="Calibri"/>
          <w:noProof/>
          <w:kern w:val="0"/>
        </w:rPr>
        <w:t xml:space="preserve">. </w:t>
      </w:r>
      <w:r w:rsidRPr="00D4696E">
        <w:rPr>
          <w:rFonts w:ascii="Calibri" w:hAnsi="Calibri" w:cs="Calibri"/>
          <w:b/>
          <w:bCs/>
          <w:noProof/>
          <w:kern w:val="0"/>
        </w:rPr>
        <w:t>2020</w:t>
      </w:r>
      <w:r w:rsidRPr="00D4696E">
        <w:rPr>
          <w:rFonts w:ascii="Calibri" w:hAnsi="Calibri" w:cs="Calibri"/>
          <w:noProof/>
          <w:kern w:val="0"/>
        </w:rPr>
        <w:t xml:space="preserve">. Natural variation and selection in GmSWEET39 affect soybean seed oil content.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5</w:t>
      </w:r>
      <w:r w:rsidRPr="00D4696E">
        <w:rPr>
          <w:rFonts w:ascii="Calibri" w:hAnsi="Calibri" w:cs="Calibri"/>
          <w:noProof/>
          <w:kern w:val="0"/>
        </w:rPr>
        <w:t>: 1651–1666.</w:t>
      </w:r>
    </w:p>
    <w:p w14:paraId="26C67FF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ondoni A, Probert RJ, Rossi G, Vegini E, Hay FR</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s of alpine plants are short lived: Implications for long-term conservation.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7</w:t>
      </w:r>
      <w:r w:rsidRPr="00D4696E">
        <w:rPr>
          <w:rFonts w:ascii="Calibri" w:hAnsi="Calibri" w:cs="Calibri"/>
          <w:noProof/>
          <w:kern w:val="0"/>
        </w:rPr>
        <w:t>: 171–179.</w:t>
      </w:r>
    </w:p>
    <w:p w14:paraId="28276CA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Nagel M, Börner A</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The longevity of crop seeds stored under ambient condition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20</w:t>
      </w:r>
      <w:r w:rsidRPr="00D4696E">
        <w:rPr>
          <w:rFonts w:ascii="Calibri" w:hAnsi="Calibri" w:cs="Calibri"/>
          <w:noProof/>
          <w:kern w:val="0"/>
        </w:rPr>
        <w:t>: 1–12.</w:t>
      </w:r>
    </w:p>
    <w:p w14:paraId="0B80720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Neto LGP, Sartori MMP, Toorop PE, Da Silva EAA</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Seed longevity differs in Astronium fraxinifolium Schott from two geographic regions in Brazil. </w:t>
      </w:r>
      <w:r w:rsidRPr="00D4696E">
        <w:rPr>
          <w:rFonts w:ascii="Calibri" w:hAnsi="Calibri" w:cs="Calibri"/>
          <w:i/>
          <w:iCs/>
          <w:noProof/>
          <w:kern w:val="0"/>
        </w:rPr>
        <w:t>Revista Brasileirade Ciencias Agrarias</w:t>
      </w:r>
      <w:r w:rsidRPr="00D4696E">
        <w:rPr>
          <w:rFonts w:ascii="Calibri" w:hAnsi="Calibri" w:cs="Calibri"/>
          <w:noProof/>
          <w:kern w:val="0"/>
        </w:rPr>
        <w:t xml:space="preserve"> </w:t>
      </w:r>
      <w:r w:rsidRPr="00D4696E">
        <w:rPr>
          <w:rFonts w:ascii="Calibri" w:hAnsi="Calibri" w:cs="Calibri"/>
          <w:b/>
          <w:bCs/>
          <w:noProof/>
          <w:kern w:val="0"/>
        </w:rPr>
        <w:t>14</w:t>
      </w:r>
      <w:r w:rsidRPr="00D4696E">
        <w:rPr>
          <w:rFonts w:ascii="Calibri" w:hAnsi="Calibri" w:cs="Calibri"/>
          <w:noProof/>
          <w:kern w:val="0"/>
        </w:rPr>
        <w:t>: 1–7.</w:t>
      </w:r>
    </w:p>
    <w:p w14:paraId="59A2455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Nonogaki H, Bassel GW, Bewley JD</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Germination-still a mystery. </w:t>
      </w:r>
      <w:r w:rsidRPr="00D4696E">
        <w:rPr>
          <w:rFonts w:ascii="Calibri" w:hAnsi="Calibri" w:cs="Calibri"/>
          <w:i/>
          <w:iCs/>
          <w:noProof/>
          <w:kern w:val="0"/>
        </w:rPr>
        <w:t>Plant Science</w:t>
      </w:r>
      <w:r w:rsidRPr="00D4696E">
        <w:rPr>
          <w:rFonts w:ascii="Calibri" w:hAnsi="Calibri" w:cs="Calibri"/>
          <w:noProof/>
          <w:kern w:val="0"/>
        </w:rPr>
        <w:t xml:space="preserve"> </w:t>
      </w:r>
      <w:r w:rsidRPr="00D4696E">
        <w:rPr>
          <w:rFonts w:ascii="Calibri" w:hAnsi="Calibri" w:cs="Calibri"/>
          <w:b/>
          <w:bCs/>
          <w:noProof/>
          <w:kern w:val="0"/>
        </w:rPr>
        <w:t>179</w:t>
      </w:r>
      <w:r w:rsidRPr="00D4696E">
        <w:rPr>
          <w:rFonts w:ascii="Calibri" w:hAnsi="Calibri" w:cs="Calibri"/>
          <w:noProof/>
          <w:kern w:val="0"/>
        </w:rPr>
        <w:t>: 574–581.</w:t>
      </w:r>
    </w:p>
    <w:p w14:paraId="414ADE3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aradis E, Schliep K</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pe 5.0: An environment for modern phylogenetics and evolutionary analyses in R. </w:t>
      </w:r>
      <w:r w:rsidRPr="00D4696E">
        <w:rPr>
          <w:rFonts w:ascii="Calibri" w:hAnsi="Calibri" w:cs="Calibri"/>
          <w:i/>
          <w:iCs/>
          <w:noProof/>
          <w:kern w:val="0"/>
        </w:rPr>
        <w:t>Bioinformatics</w:t>
      </w:r>
      <w:r w:rsidRPr="00D4696E">
        <w:rPr>
          <w:rFonts w:ascii="Calibri" w:hAnsi="Calibri" w:cs="Calibri"/>
          <w:noProof/>
          <w:kern w:val="0"/>
        </w:rPr>
        <w:t xml:space="preserve"> </w:t>
      </w:r>
      <w:r w:rsidRPr="00D4696E">
        <w:rPr>
          <w:rFonts w:ascii="Calibri" w:hAnsi="Calibri" w:cs="Calibri"/>
          <w:b/>
          <w:bCs/>
          <w:noProof/>
          <w:kern w:val="0"/>
        </w:rPr>
        <w:t>35</w:t>
      </w:r>
      <w:r w:rsidRPr="00D4696E">
        <w:rPr>
          <w:rFonts w:ascii="Calibri" w:hAnsi="Calibri" w:cs="Calibri"/>
          <w:noProof/>
          <w:kern w:val="0"/>
        </w:rPr>
        <w:t>: 526–528.</w:t>
      </w:r>
    </w:p>
    <w:p w14:paraId="703AD17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iper EL, Boote KJ</w:t>
      </w:r>
      <w:r w:rsidRPr="00D4696E">
        <w:rPr>
          <w:rFonts w:ascii="Calibri" w:hAnsi="Calibri" w:cs="Calibri"/>
          <w:noProof/>
          <w:kern w:val="0"/>
        </w:rPr>
        <w:t xml:space="preserve">. </w:t>
      </w:r>
      <w:r w:rsidRPr="00D4696E">
        <w:rPr>
          <w:rFonts w:ascii="Calibri" w:hAnsi="Calibri" w:cs="Calibri"/>
          <w:b/>
          <w:bCs/>
          <w:noProof/>
          <w:kern w:val="0"/>
        </w:rPr>
        <w:t>1999</w:t>
      </w:r>
      <w:r w:rsidRPr="00D4696E">
        <w:rPr>
          <w:rFonts w:ascii="Calibri" w:hAnsi="Calibri" w:cs="Calibri"/>
          <w:noProof/>
          <w:kern w:val="0"/>
        </w:rPr>
        <w:t xml:space="preserve">. Temperature and cultivar effects on soybean seed oil and protein concentrations.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76</w:t>
      </w:r>
      <w:r w:rsidRPr="00D4696E">
        <w:rPr>
          <w:rFonts w:ascii="Calibri" w:hAnsi="Calibri" w:cs="Calibri"/>
          <w:noProof/>
          <w:kern w:val="0"/>
        </w:rPr>
        <w:t>: 1233–1241.</w:t>
      </w:r>
    </w:p>
    <w:p w14:paraId="1B83CAD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itchard HW, Dickie JB</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Chapter 35 Predicting Seed Longevity: : 655–721.</w:t>
      </w:r>
    </w:p>
    <w:p w14:paraId="2A0A059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obert RJ, Daws MI, Hay FR</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Ecological correlates of ex situ seed longevity: A comparative study on 195 species.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4</w:t>
      </w:r>
      <w:r w:rsidRPr="00D4696E">
        <w:rPr>
          <w:rFonts w:ascii="Calibri" w:hAnsi="Calibri" w:cs="Calibri"/>
          <w:noProof/>
          <w:kern w:val="0"/>
        </w:rPr>
        <w:t>: 57–69.</w:t>
      </w:r>
    </w:p>
    <w:p w14:paraId="5D85E12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Rael LT, Thomas GW, Craun ML, Curtis CG, Bar-Or R, Bar-Or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Lipid peroxidation and the thiobarbituric acid assay: Standardization of the assay when using saturated and unsaturated fatty acids. </w:t>
      </w:r>
      <w:r w:rsidRPr="00D4696E">
        <w:rPr>
          <w:rFonts w:ascii="Calibri" w:hAnsi="Calibri" w:cs="Calibri"/>
          <w:i/>
          <w:iCs/>
          <w:noProof/>
          <w:kern w:val="0"/>
        </w:rPr>
        <w:t>Journal of Biochemistry and Molecular Biology</w:t>
      </w:r>
      <w:r w:rsidRPr="00D4696E">
        <w:rPr>
          <w:rFonts w:ascii="Calibri" w:hAnsi="Calibri" w:cs="Calibri"/>
          <w:noProof/>
          <w:kern w:val="0"/>
        </w:rPr>
        <w:t xml:space="preserve"> </w:t>
      </w:r>
      <w:r w:rsidRPr="00D4696E">
        <w:rPr>
          <w:rFonts w:ascii="Calibri" w:hAnsi="Calibri" w:cs="Calibri"/>
          <w:b/>
          <w:bCs/>
          <w:noProof/>
          <w:kern w:val="0"/>
        </w:rPr>
        <w:t>37</w:t>
      </w:r>
      <w:r w:rsidRPr="00D4696E">
        <w:rPr>
          <w:rFonts w:ascii="Calibri" w:hAnsi="Calibri" w:cs="Calibri"/>
          <w:noProof/>
          <w:kern w:val="0"/>
        </w:rPr>
        <w:t>: 749–752.</w:t>
      </w:r>
    </w:p>
    <w:p w14:paraId="741C5B5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Rahbek C, Borregaard MK, Antonelli A, Colwell RK, Holt BG, Nogues-Bravo D, Rasmussen CMØ, Richardson K, Rosing MT, Whittaker RJ,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Building mountain biodiversity: Geological and evolutionary processes. </w:t>
      </w:r>
      <w:r w:rsidRPr="00D4696E">
        <w:rPr>
          <w:rFonts w:ascii="Calibri" w:hAnsi="Calibri" w:cs="Calibri"/>
          <w:i/>
          <w:iCs/>
          <w:noProof/>
          <w:kern w:val="0"/>
        </w:rPr>
        <w:t>Science</w:t>
      </w:r>
      <w:r w:rsidRPr="00D4696E">
        <w:rPr>
          <w:rFonts w:ascii="Calibri" w:hAnsi="Calibri" w:cs="Calibri"/>
          <w:noProof/>
          <w:kern w:val="0"/>
        </w:rPr>
        <w:t xml:space="preserve"> </w:t>
      </w:r>
      <w:r w:rsidRPr="00D4696E">
        <w:rPr>
          <w:rFonts w:ascii="Calibri" w:hAnsi="Calibri" w:cs="Calibri"/>
          <w:b/>
          <w:bCs/>
          <w:noProof/>
          <w:kern w:val="0"/>
        </w:rPr>
        <w:t>365</w:t>
      </w:r>
      <w:r w:rsidRPr="00D4696E">
        <w:rPr>
          <w:rFonts w:ascii="Calibri" w:hAnsi="Calibri" w:cs="Calibri"/>
          <w:noProof/>
          <w:kern w:val="0"/>
        </w:rPr>
        <w:t>: 1114–1119.</w:t>
      </w:r>
    </w:p>
    <w:p w14:paraId="7EE899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Saatkamp A, Cochrane A, Commander L, Guja LK, Jimenez-Alfaro B, Larson J, Nicotra A, Poschlod P, Silveira FAO, Cross AT,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 research agenda for seed-trait functional ecology.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1</w:t>
      </w:r>
      <w:r w:rsidRPr="00D4696E">
        <w:rPr>
          <w:rFonts w:ascii="Calibri" w:hAnsi="Calibri" w:cs="Calibri"/>
          <w:noProof/>
          <w:kern w:val="0"/>
        </w:rPr>
        <w:t>: 1764–1775.</w:t>
      </w:r>
    </w:p>
    <w:p w14:paraId="3C55CA9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Decocq G</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Adaptive evolution of seed oil content in angiosperms: Accounting for the global patterns of seed oils. </w:t>
      </w:r>
      <w:r w:rsidRPr="00D4696E">
        <w:rPr>
          <w:rFonts w:ascii="Calibri" w:hAnsi="Calibri" w:cs="Calibri"/>
          <w:i/>
          <w:iCs/>
          <w:noProof/>
          <w:kern w:val="0"/>
        </w:rPr>
        <w:t>BMC Evolutionary Biology</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13.</w:t>
      </w:r>
    </w:p>
    <w:p w14:paraId="424A163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Linder CR</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Plasticity and constraints on fatty acid composition in the phospholipids and triacylglycerols of Arabidopsis accessions grown at different temperatures.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3</w:t>
      </w:r>
      <w:r w:rsidRPr="00D4696E">
        <w:rPr>
          <w:rFonts w:ascii="Calibri" w:hAnsi="Calibri" w:cs="Calibri"/>
          <w:noProof/>
          <w:kern w:val="0"/>
        </w:rPr>
        <w:t>: 0–13.</w:t>
      </w:r>
    </w:p>
    <w:p w14:paraId="2F44070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ttler SE, Gilliland LU, Magallanes-lundback M, Pollard M, Dellapenna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Vitamin E Is Essential for Seed Longevity and for Preventing Lipid Peroxidation during Germination. </w:t>
      </w:r>
      <w:r w:rsidRPr="00D4696E">
        <w:rPr>
          <w:rFonts w:ascii="Calibri" w:hAnsi="Calibri" w:cs="Calibri"/>
          <w:i/>
          <w:iCs/>
          <w:noProof/>
          <w:kern w:val="0"/>
        </w:rPr>
        <w:t>The Plant Cell</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419–1432.</w:t>
      </w:r>
    </w:p>
    <w:p w14:paraId="5FCDEAA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errer D, Körner C</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Topographically controlled thermal-habitat differentiation buffers alpine plant diversity against climate warming. </w:t>
      </w:r>
      <w:r w:rsidRPr="00D4696E">
        <w:rPr>
          <w:rFonts w:ascii="Calibri" w:hAnsi="Calibri" w:cs="Calibri"/>
          <w:i/>
          <w:iCs/>
          <w:noProof/>
          <w:kern w:val="0"/>
        </w:rPr>
        <w:t>Journal of Biogeography</w:t>
      </w:r>
      <w:r w:rsidRPr="00D4696E">
        <w:rPr>
          <w:rFonts w:ascii="Calibri" w:hAnsi="Calibri" w:cs="Calibri"/>
          <w:noProof/>
          <w:kern w:val="0"/>
        </w:rPr>
        <w:t xml:space="preserve"> </w:t>
      </w:r>
      <w:r w:rsidRPr="00D4696E">
        <w:rPr>
          <w:rFonts w:ascii="Calibri" w:hAnsi="Calibri" w:cs="Calibri"/>
          <w:b/>
          <w:bCs/>
          <w:noProof/>
          <w:kern w:val="0"/>
        </w:rPr>
        <w:t>38</w:t>
      </w:r>
      <w:r w:rsidRPr="00D4696E">
        <w:rPr>
          <w:rFonts w:ascii="Calibri" w:hAnsi="Calibri" w:cs="Calibri"/>
          <w:noProof/>
          <w:kern w:val="0"/>
        </w:rPr>
        <w:t>: 406–416.</w:t>
      </w:r>
    </w:p>
    <w:p w14:paraId="79B036C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wienbacher E, Navarro-Cano JA, Neuner G, Erschbamer B</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 dormancy in alpine species. </w:t>
      </w:r>
      <w:r w:rsidRPr="00D4696E">
        <w:rPr>
          <w:rFonts w:ascii="Calibri" w:hAnsi="Calibri" w:cs="Calibri"/>
          <w:i/>
          <w:iCs/>
          <w:noProof/>
          <w:kern w:val="0"/>
        </w:rPr>
        <w:t>Flora: Morphology, Distribution, Functional Ecology of Plants</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845–856.</w:t>
      </w:r>
    </w:p>
    <w:p w14:paraId="783335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ER, INSR, RBGK</w:t>
      </w:r>
      <w:r w:rsidRPr="00D4696E">
        <w:rPr>
          <w:rFonts w:ascii="Calibri" w:hAnsi="Calibri" w:cs="Calibri"/>
          <w:noProof/>
          <w:kern w:val="0"/>
        </w:rPr>
        <w:t xml:space="preserve">. </w:t>
      </w:r>
      <w:r w:rsidRPr="00D4696E">
        <w:rPr>
          <w:rFonts w:ascii="Calibri" w:hAnsi="Calibri" w:cs="Calibri"/>
          <w:b/>
          <w:bCs/>
          <w:noProof/>
          <w:kern w:val="0"/>
        </w:rPr>
        <w:t>2023</w:t>
      </w:r>
      <w:r w:rsidRPr="00D4696E">
        <w:rPr>
          <w:rFonts w:ascii="Calibri" w:hAnsi="Calibri" w:cs="Calibri"/>
          <w:noProof/>
          <w:kern w:val="0"/>
        </w:rPr>
        <w:t>. Seed Information Database (SID).</w:t>
      </w:r>
    </w:p>
    <w:p w14:paraId="5F94B60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ammela P, Nygren M, Laakso I, Hopia A, Vuorela H, Hiltunen R</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xml:space="preserve">. Volatile compound analysis of ageing Pinus sylvestris L. (Scots pine) seeds. </w:t>
      </w:r>
      <w:r w:rsidRPr="00D4696E">
        <w:rPr>
          <w:rFonts w:ascii="Calibri" w:hAnsi="Calibri" w:cs="Calibri"/>
          <w:i/>
          <w:iCs/>
          <w:noProof/>
          <w:kern w:val="0"/>
        </w:rPr>
        <w:t>Flavour and Fragrance Journal</w:t>
      </w:r>
      <w:r w:rsidRPr="00D4696E">
        <w:rPr>
          <w:rFonts w:ascii="Calibri" w:hAnsi="Calibri" w:cs="Calibri"/>
          <w:noProof/>
          <w:kern w:val="0"/>
        </w:rPr>
        <w:t xml:space="preserve"> </w:t>
      </w:r>
      <w:r w:rsidRPr="00D4696E">
        <w:rPr>
          <w:rFonts w:ascii="Calibri" w:hAnsi="Calibri" w:cs="Calibri"/>
          <w:b/>
          <w:bCs/>
          <w:noProof/>
          <w:kern w:val="0"/>
        </w:rPr>
        <w:t>18</w:t>
      </w:r>
      <w:r w:rsidRPr="00D4696E">
        <w:rPr>
          <w:rFonts w:ascii="Calibri" w:hAnsi="Calibri" w:cs="Calibri"/>
          <w:noProof/>
          <w:kern w:val="0"/>
        </w:rPr>
        <w:t>: 290–295.</w:t>
      </w:r>
    </w:p>
    <w:p w14:paraId="67178C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heodoulou FL, Eastmond PJ</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Seed storage oil catabolism: A story of give and take. </w:t>
      </w:r>
      <w:r w:rsidRPr="00D4696E">
        <w:rPr>
          <w:rFonts w:ascii="Calibri" w:hAnsi="Calibri" w:cs="Calibri"/>
          <w:i/>
          <w:iCs/>
          <w:noProof/>
          <w:kern w:val="0"/>
        </w:rPr>
        <w:t>Current Opinion in Plant Biology</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322–328.</w:t>
      </w:r>
    </w:p>
    <w:p w14:paraId="0D6A44B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elker T, Kinney AJ</w:t>
      </w:r>
      <w:r w:rsidRPr="00D4696E">
        <w:rPr>
          <w:rFonts w:ascii="Calibri" w:hAnsi="Calibri" w:cs="Calibri"/>
          <w:noProof/>
          <w:kern w:val="0"/>
        </w:rPr>
        <w:t xml:space="preserve">. </w:t>
      </w:r>
      <w:r w:rsidRPr="00D4696E">
        <w:rPr>
          <w:rFonts w:ascii="Calibri" w:hAnsi="Calibri" w:cs="Calibri"/>
          <w:b/>
          <w:bCs/>
          <w:noProof/>
          <w:kern w:val="0"/>
        </w:rPr>
        <w:t>2001</w:t>
      </w:r>
      <w:r w:rsidRPr="00D4696E">
        <w:rPr>
          <w:rFonts w:ascii="Calibri" w:hAnsi="Calibri" w:cs="Calibri"/>
          <w:noProof/>
          <w:kern w:val="0"/>
        </w:rPr>
        <w:t xml:space="preserve">. Variations in the Biosynthesis of Seed -Storage Lipids. </w:t>
      </w:r>
      <w:r w:rsidRPr="00D4696E">
        <w:rPr>
          <w:rFonts w:ascii="Calibri" w:hAnsi="Calibri" w:cs="Calibri"/>
          <w:i/>
          <w:iCs/>
          <w:noProof/>
          <w:kern w:val="0"/>
        </w:rPr>
        <w:t>Annu. Rev. Plant Physiol. Plant Mol. Biol.</w:t>
      </w:r>
      <w:r w:rsidRPr="00D4696E">
        <w:rPr>
          <w:rFonts w:ascii="Calibri" w:hAnsi="Calibri" w:cs="Calibri"/>
          <w:noProof/>
          <w:kern w:val="0"/>
        </w:rPr>
        <w:t xml:space="preserve"> </w:t>
      </w:r>
      <w:r w:rsidRPr="00D4696E">
        <w:rPr>
          <w:rFonts w:ascii="Calibri" w:hAnsi="Calibri" w:cs="Calibri"/>
          <w:b/>
          <w:bCs/>
          <w:noProof/>
          <w:kern w:val="0"/>
        </w:rPr>
        <w:t>52</w:t>
      </w:r>
      <w:r w:rsidRPr="00D4696E">
        <w:rPr>
          <w:rFonts w:ascii="Calibri" w:hAnsi="Calibri" w:cs="Calibri"/>
          <w:noProof/>
          <w:kern w:val="0"/>
        </w:rPr>
        <w:t>: 335–361.</w:t>
      </w:r>
    </w:p>
    <w:p w14:paraId="40DADF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lk GM, Crane J, Caspersen AM, Hill LM, Gardner C, Walters C</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Massive cellular disruption occurs during early imbibition of Cuphea seeds containing crystallized triacylglycerols. </w:t>
      </w:r>
      <w:r w:rsidRPr="00D4696E">
        <w:rPr>
          <w:rFonts w:ascii="Calibri" w:hAnsi="Calibri" w:cs="Calibri"/>
          <w:i/>
          <w:iCs/>
          <w:noProof/>
          <w:kern w:val="0"/>
        </w:rPr>
        <w:t>Planta</w:t>
      </w:r>
      <w:r w:rsidRPr="00D4696E">
        <w:rPr>
          <w:rFonts w:ascii="Calibri" w:hAnsi="Calibri" w:cs="Calibri"/>
          <w:noProof/>
          <w:kern w:val="0"/>
        </w:rPr>
        <w:t xml:space="preserve"> </w:t>
      </w:r>
      <w:r w:rsidRPr="00D4696E">
        <w:rPr>
          <w:rFonts w:ascii="Calibri" w:hAnsi="Calibri" w:cs="Calibri"/>
          <w:b/>
          <w:bCs/>
          <w:noProof/>
          <w:kern w:val="0"/>
        </w:rPr>
        <w:t>224</w:t>
      </w:r>
      <w:r w:rsidRPr="00D4696E">
        <w:rPr>
          <w:rFonts w:ascii="Calibri" w:hAnsi="Calibri" w:cs="Calibri"/>
          <w:noProof/>
          <w:kern w:val="0"/>
        </w:rPr>
        <w:t>: 1415–1426.</w:t>
      </w:r>
    </w:p>
    <w:p w14:paraId="27B15C4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alters C, Wheeler LM, Grotenhuis JM</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Longevity of seeds stored in a genebank: species characteristic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1–20.</w:t>
      </w:r>
    </w:p>
    <w:p w14:paraId="5A2DE4D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estoby M, Leishman M, Lord J</w:t>
      </w:r>
      <w:r w:rsidRPr="00D4696E">
        <w:rPr>
          <w:rFonts w:ascii="Calibri" w:hAnsi="Calibri" w:cs="Calibri"/>
          <w:noProof/>
          <w:kern w:val="0"/>
        </w:rPr>
        <w:t xml:space="preserve">. </w:t>
      </w:r>
      <w:r w:rsidRPr="00D4696E">
        <w:rPr>
          <w:rFonts w:ascii="Calibri" w:hAnsi="Calibri" w:cs="Calibri"/>
          <w:b/>
          <w:bCs/>
          <w:noProof/>
          <w:kern w:val="0"/>
        </w:rPr>
        <w:t>1996</w:t>
      </w:r>
      <w:r w:rsidRPr="00D4696E">
        <w:rPr>
          <w:rFonts w:ascii="Calibri" w:hAnsi="Calibri" w:cs="Calibri"/>
          <w:noProof/>
          <w:kern w:val="0"/>
        </w:rPr>
        <w:t xml:space="preserve">. Comparative ecology of seed size and dispersal. </w:t>
      </w:r>
      <w:r w:rsidRPr="00D4696E">
        <w:rPr>
          <w:rFonts w:ascii="Calibri" w:hAnsi="Calibri" w:cs="Calibri"/>
          <w:i/>
          <w:iCs/>
          <w:noProof/>
          <w:kern w:val="0"/>
        </w:rPr>
        <w:t>Philosophical Transactions of the Royal Society B: Biological Sciences</w:t>
      </w:r>
      <w:r w:rsidRPr="00D4696E">
        <w:rPr>
          <w:rFonts w:ascii="Calibri" w:hAnsi="Calibri" w:cs="Calibri"/>
          <w:noProof/>
          <w:kern w:val="0"/>
        </w:rPr>
        <w:t xml:space="preserve"> </w:t>
      </w:r>
      <w:r w:rsidRPr="00D4696E">
        <w:rPr>
          <w:rFonts w:ascii="Calibri" w:hAnsi="Calibri" w:cs="Calibri"/>
          <w:b/>
          <w:bCs/>
          <w:noProof/>
          <w:kern w:val="0"/>
        </w:rPr>
        <w:t>351</w:t>
      </w:r>
      <w:r w:rsidRPr="00D4696E">
        <w:rPr>
          <w:rFonts w:ascii="Calibri" w:hAnsi="Calibri" w:cs="Calibri"/>
          <w:noProof/>
          <w:kern w:val="0"/>
        </w:rPr>
        <w:t>: 1309–1318.</w:t>
      </w:r>
    </w:p>
    <w:p w14:paraId="2DB0C5CD" w14:textId="77777777" w:rsidR="00D4696E" w:rsidRPr="00D4696E" w:rsidRDefault="00D4696E" w:rsidP="00D4696E">
      <w:pPr>
        <w:widowControl w:val="0"/>
        <w:autoSpaceDE w:val="0"/>
        <w:autoSpaceDN w:val="0"/>
        <w:adjustRightInd w:val="0"/>
        <w:spacing w:line="240" w:lineRule="auto"/>
        <w:rPr>
          <w:rFonts w:ascii="Calibri" w:hAnsi="Calibri" w:cs="Calibri"/>
          <w:noProof/>
        </w:rPr>
      </w:pPr>
      <w:r w:rsidRPr="00D4696E">
        <w:rPr>
          <w:rFonts w:ascii="Calibri" w:hAnsi="Calibri" w:cs="Calibri"/>
          <w:b/>
          <w:bCs/>
          <w:noProof/>
          <w:kern w:val="0"/>
        </w:rPr>
        <w:t>Zhang Y, Chen W, Smith SL, Riseborough DW, Cihlar J</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Soil temperature in Canada during the twentieth century: Complex responses to atmospheric climate change. </w:t>
      </w:r>
      <w:r w:rsidRPr="00D4696E">
        <w:rPr>
          <w:rFonts w:ascii="Calibri" w:hAnsi="Calibri" w:cs="Calibri"/>
          <w:i/>
          <w:iCs/>
          <w:noProof/>
          <w:kern w:val="0"/>
        </w:rPr>
        <w:t>Journal of Geophysical Research D: Atmospheres</w:t>
      </w:r>
      <w:r w:rsidRPr="00D4696E">
        <w:rPr>
          <w:rFonts w:ascii="Calibri" w:hAnsi="Calibri" w:cs="Calibri"/>
          <w:noProof/>
          <w:kern w:val="0"/>
        </w:rPr>
        <w:t xml:space="preserve"> </w:t>
      </w:r>
      <w:r w:rsidRPr="00D4696E">
        <w:rPr>
          <w:rFonts w:ascii="Calibri" w:hAnsi="Calibri" w:cs="Calibri"/>
          <w:b/>
          <w:bCs/>
          <w:noProof/>
          <w:kern w:val="0"/>
        </w:rPr>
        <w:t>110</w:t>
      </w:r>
      <w:r w:rsidRPr="00D4696E">
        <w:rPr>
          <w:rFonts w:ascii="Calibri" w:hAnsi="Calibri" w:cs="Calibri"/>
          <w:noProof/>
          <w:kern w:val="0"/>
        </w:rPr>
        <w:t>: 1–15.</w:t>
      </w:r>
    </w:p>
    <w:p w14:paraId="179F18CC" w14:textId="7D8A6B21" w:rsidR="006D677B" w:rsidRPr="001C05B8" w:rsidRDefault="001C05B8" w:rsidP="00DE3A6A">
      <w:pPr>
        <w:pStyle w:val="Ttulo2"/>
        <w:rPr>
          <w:lang w:val="en-GB"/>
        </w:rPr>
      </w:pPr>
      <w:r>
        <w:rPr>
          <w:lang w:val="en-GB"/>
        </w:rPr>
        <w:fldChar w:fldCharType="end"/>
      </w:r>
    </w:p>
    <w:sectPr w:rsidR="006D677B" w:rsidRPr="001C05B8" w:rsidSect="00707F53">
      <w:footerReference w:type="default" r:id="rId17"/>
      <w:pgSz w:w="11906" w:h="16838" w:code="9"/>
      <w:pgMar w:top="1417" w:right="1701" w:bottom="1417" w:left="1701"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91152A" w14:textId="77777777" w:rsidR="0054447A" w:rsidRDefault="0054447A" w:rsidP="009F15AF">
      <w:pPr>
        <w:spacing w:after="0" w:line="240" w:lineRule="auto"/>
      </w:pPr>
      <w:r>
        <w:separator/>
      </w:r>
    </w:p>
  </w:endnote>
  <w:endnote w:type="continuationSeparator" w:id="0">
    <w:p w14:paraId="413E26A5" w14:textId="77777777" w:rsidR="0054447A" w:rsidRDefault="0054447A"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EndPr/>
    <w:sdtContent>
      <w:p w14:paraId="78859386" w14:textId="24C81F85" w:rsidR="00896315" w:rsidRDefault="00896315">
        <w:pPr>
          <w:pStyle w:val="Piedepgina"/>
        </w:pPr>
        <w:r>
          <w:fldChar w:fldCharType="begin"/>
        </w:r>
        <w:r>
          <w:instrText>PAGE   \* MERGEFORMAT</w:instrText>
        </w:r>
        <w:r>
          <w:fldChar w:fldCharType="separate"/>
        </w:r>
        <w:r w:rsidR="0039725B" w:rsidRPr="0039725B">
          <w:rPr>
            <w:noProof/>
            <w:lang w:val="es-ES"/>
          </w:rPr>
          <w:t>25</w:t>
        </w:r>
        <w:r>
          <w:fldChar w:fldCharType="end"/>
        </w:r>
      </w:p>
    </w:sdtContent>
  </w:sdt>
  <w:p w14:paraId="29824976" w14:textId="77777777" w:rsidR="00896315" w:rsidRDefault="0089631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117171" w14:textId="77777777" w:rsidR="0054447A" w:rsidRDefault="0054447A" w:rsidP="009F15AF">
      <w:pPr>
        <w:spacing w:after="0" w:line="240" w:lineRule="auto"/>
      </w:pPr>
      <w:r>
        <w:separator/>
      </w:r>
    </w:p>
  </w:footnote>
  <w:footnote w:type="continuationSeparator" w:id="0">
    <w:p w14:paraId="12D29465" w14:textId="77777777" w:rsidR="0054447A" w:rsidRDefault="0054447A"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193425067">
    <w:abstractNumId w:val="5"/>
  </w:num>
  <w:num w:numId="2" w16cid:durableId="1831749385">
    <w:abstractNumId w:val="8"/>
  </w:num>
  <w:num w:numId="3" w16cid:durableId="1630210911">
    <w:abstractNumId w:val="18"/>
  </w:num>
  <w:num w:numId="4" w16cid:durableId="767777682">
    <w:abstractNumId w:val="11"/>
  </w:num>
  <w:num w:numId="5" w16cid:durableId="1224022833">
    <w:abstractNumId w:val="10"/>
  </w:num>
  <w:num w:numId="6" w16cid:durableId="603996013">
    <w:abstractNumId w:val="14"/>
  </w:num>
  <w:num w:numId="7" w16cid:durableId="890730637">
    <w:abstractNumId w:val="9"/>
  </w:num>
  <w:num w:numId="8" w16cid:durableId="820586173">
    <w:abstractNumId w:val="4"/>
  </w:num>
  <w:num w:numId="9" w16cid:durableId="1666785776">
    <w:abstractNumId w:val="17"/>
  </w:num>
  <w:num w:numId="10" w16cid:durableId="966197913">
    <w:abstractNumId w:val="21"/>
  </w:num>
  <w:num w:numId="11" w16cid:durableId="1640261005">
    <w:abstractNumId w:val="1"/>
  </w:num>
  <w:num w:numId="12" w16cid:durableId="1991252800">
    <w:abstractNumId w:val="13"/>
  </w:num>
  <w:num w:numId="13" w16cid:durableId="235170163">
    <w:abstractNumId w:val="19"/>
  </w:num>
  <w:num w:numId="14" w16cid:durableId="1190492656">
    <w:abstractNumId w:val="12"/>
  </w:num>
  <w:num w:numId="15" w16cid:durableId="1590460145">
    <w:abstractNumId w:val="15"/>
  </w:num>
  <w:num w:numId="16" w16cid:durableId="1520772290">
    <w:abstractNumId w:val="6"/>
  </w:num>
  <w:num w:numId="17" w16cid:durableId="168258028">
    <w:abstractNumId w:val="0"/>
  </w:num>
  <w:num w:numId="18" w16cid:durableId="340592545">
    <w:abstractNumId w:val="3"/>
  </w:num>
  <w:num w:numId="19" w16cid:durableId="905845077">
    <w:abstractNumId w:val="7"/>
  </w:num>
  <w:num w:numId="20" w16cid:durableId="513107900">
    <w:abstractNumId w:val="20"/>
  </w:num>
  <w:num w:numId="21" w16cid:durableId="986665133">
    <w:abstractNumId w:val="2"/>
  </w:num>
  <w:num w:numId="22" w16cid:durableId="10781395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67C5"/>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7A1"/>
    <w:rsid w:val="000378B6"/>
    <w:rsid w:val="0004092F"/>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66780"/>
    <w:rsid w:val="00070377"/>
    <w:rsid w:val="00070EC1"/>
    <w:rsid w:val="00071302"/>
    <w:rsid w:val="0007145E"/>
    <w:rsid w:val="00072EC0"/>
    <w:rsid w:val="000730AA"/>
    <w:rsid w:val="000734C9"/>
    <w:rsid w:val="00074AC7"/>
    <w:rsid w:val="00074EB5"/>
    <w:rsid w:val="000751BE"/>
    <w:rsid w:val="000754DD"/>
    <w:rsid w:val="00076368"/>
    <w:rsid w:val="00076AA1"/>
    <w:rsid w:val="00076F2B"/>
    <w:rsid w:val="000770F8"/>
    <w:rsid w:val="00077447"/>
    <w:rsid w:val="000801D3"/>
    <w:rsid w:val="0008195E"/>
    <w:rsid w:val="00082221"/>
    <w:rsid w:val="000823CB"/>
    <w:rsid w:val="00083440"/>
    <w:rsid w:val="0008442F"/>
    <w:rsid w:val="0008457F"/>
    <w:rsid w:val="0008526B"/>
    <w:rsid w:val="000854B5"/>
    <w:rsid w:val="00085AD5"/>
    <w:rsid w:val="0008608B"/>
    <w:rsid w:val="000873C2"/>
    <w:rsid w:val="00087465"/>
    <w:rsid w:val="00090770"/>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285A"/>
    <w:rsid w:val="000A32B3"/>
    <w:rsid w:val="000A36C0"/>
    <w:rsid w:val="000A434B"/>
    <w:rsid w:val="000A5168"/>
    <w:rsid w:val="000A628A"/>
    <w:rsid w:val="000A650D"/>
    <w:rsid w:val="000A6595"/>
    <w:rsid w:val="000A6A04"/>
    <w:rsid w:val="000A7224"/>
    <w:rsid w:val="000A7421"/>
    <w:rsid w:val="000A7F6D"/>
    <w:rsid w:val="000B0C2A"/>
    <w:rsid w:val="000B0DD7"/>
    <w:rsid w:val="000B25DD"/>
    <w:rsid w:val="000B342B"/>
    <w:rsid w:val="000B4B20"/>
    <w:rsid w:val="000B4EE6"/>
    <w:rsid w:val="000B505E"/>
    <w:rsid w:val="000B6E5D"/>
    <w:rsid w:val="000B716A"/>
    <w:rsid w:val="000B7961"/>
    <w:rsid w:val="000C16C5"/>
    <w:rsid w:val="000C19F1"/>
    <w:rsid w:val="000C3736"/>
    <w:rsid w:val="000C4AFF"/>
    <w:rsid w:val="000C4F33"/>
    <w:rsid w:val="000C56A3"/>
    <w:rsid w:val="000C6B85"/>
    <w:rsid w:val="000C6BA8"/>
    <w:rsid w:val="000C7C06"/>
    <w:rsid w:val="000C7F16"/>
    <w:rsid w:val="000D01B4"/>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5A0"/>
    <w:rsid w:val="000E1748"/>
    <w:rsid w:val="000E3A82"/>
    <w:rsid w:val="000E3B4E"/>
    <w:rsid w:val="000E4CC2"/>
    <w:rsid w:val="000E51A4"/>
    <w:rsid w:val="000E5850"/>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1002A7"/>
    <w:rsid w:val="00100D17"/>
    <w:rsid w:val="001017F1"/>
    <w:rsid w:val="0010264D"/>
    <w:rsid w:val="00102F5C"/>
    <w:rsid w:val="00103868"/>
    <w:rsid w:val="001049BE"/>
    <w:rsid w:val="001055E3"/>
    <w:rsid w:val="00105655"/>
    <w:rsid w:val="001059C7"/>
    <w:rsid w:val="00105A03"/>
    <w:rsid w:val="00105ACE"/>
    <w:rsid w:val="0010674F"/>
    <w:rsid w:val="0010697E"/>
    <w:rsid w:val="00106A83"/>
    <w:rsid w:val="0010713C"/>
    <w:rsid w:val="001079F6"/>
    <w:rsid w:val="00107B5C"/>
    <w:rsid w:val="00110666"/>
    <w:rsid w:val="001108EB"/>
    <w:rsid w:val="00110926"/>
    <w:rsid w:val="00111C0A"/>
    <w:rsid w:val="00111FCC"/>
    <w:rsid w:val="00112358"/>
    <w:rsid w:val="0011274A"/>
    <w:rsid w:val="0011284C"/>
    <w:rsid w:val="00112E13"/>
    <w:rsid w:val="00112FC7"/>
    <w:rsid w:val="00113606"/>
    <w:rsid w:val="00113A8D"/>
    <w:rsid w:val="00113B07"/>
    <w:rsid w:val="00114690"/>
    <w:rsid w:val="001155CF"/>
    <w:rsid w:val="001159CB"/>
    <w:rsid w:val="00115D95"/>
    <w:rsid w:val="001163D1"/>
    <w:rsid w:val="001165EF"/>
    <w:rsid w:val="00117A57"/>
    <w:rsid w:val="0012160F"/>
    <w:rsid w:val="001223AE"/>
    <w:rsid w:val="00125B7E"/>
    <w:rsid w:val="00125DAC"/>
    <w:rsid w:val="0012661B"/>
    <w:rsid w:val="0012773F"/>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0212"/>
    <w:rsid w:val="00151CC1"/>
    <w:rsid w:val="001527C4"/>
    <w:rsid w:val="00152857"/>
    <w:rsid w:val="0015384B"/>
    <w:rsid w:val="0015388F"/>
    <w:rsid w:val="00153C28"/>
    <w:rsid w:val="00153FE3"/>
    <w:rsid w:val="00156965"/>
    <w:rsid w:val="00156F29"/>
    <w:rsid w:val="0015701E"/>
    <w:rsid w:val="00157280"/>
    <w:rsid w:val="00157F4F"/>
    <w:rsid w:val="00160F9C"/>
    <w:rsid w:val="00161046"/>
    <w:rsid w:val="00162184"/>
    <w:rsid w:val="00162967"/>
    <w:rsid w:val="00162B04"/>
    <w:rsid w:val="00162EC0"/>
    <w:rsid w:val="001634B8"/>
    <w:rsid w:val="00163571"/>
    <w:rsid w:val="00163B2A"/>
    <w:rsid w:val="00163DC4"/>
    <w:rsid w:val="00163F2C"/>
    <w:rsid w:val="00164674"/>
    <w:rsid w:val="00165466"/>
    <w:rsid w:val="001663DA"/>
    <w:rsid w:val="001670A8"/>
    <w:rsid w:val="001671FE"/>
    <w:rsid w:val="0017024C"/>
    <w:rsid w:val="00170928"/>
    <w:rsid w:val="00170B4C"/>
    <w:rsid w:val="00170F8F"/>
    <w:rsid w:val="00170FBE"/>
    <w:rsid w:val="00171D9D"/>
    <w:rsid w:val="00172749"/>
    <w:rsid w:val="00174084"/>
    <w:rsid w:val="00175197"/>
    <w:rsid w:val="001758A0"/>
    <w:rsid w:val="00175B5D"/>
    <w:rsid w:val="00175B69"/>
    <w:rsid w:val="00175F61"/>
    <w:rsid w:val="00176BA4"/>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4B2"/>
    <w:rsid w:val="001A5B8E"/>
    <w:rsid w:val="001A6B0F"/>
    <w:rsid w:val="001A70C0"/>
    <w:rsid w:val="001A7596"/>
    <w:rsid w:val="001A7599"/>
    <w:rsid w:val="001B04EF"/>
    <w:rsid w:val="001B0596"/>
    <w:rsid w:val="001B05B7"/>
    <w:rsid w:val="001B0670"/>
    <w:rsid w:val="001B1F5D"/>
    <w:rsid w:val="001B247F"/>
    <w:rsid w:val="001B24A0"/>
    <w:rsid w:val="001B2AD0"/>
    <w:rsid w:val="001B4642"/>
    <w:rsid w:val="001B4F2E"/>
    <w:rsid w:val="001B4FA1"/>
    <w:rsid w:val="001B5A56"/>
    <w:rsid w:val="001B7A91"/>
    <w:rsid w:val="001C0435"/>
    <w:rsid w:val="001C057E"/>
    <w:rsid w:val="001C05B8"/>
    <w:rsid w:val="001C05BD"/>
    <w:rsid w:val="001C0AC2"/>
    <w:rsid w:val="001C193F"/>
    <w:rsid w:val="001C1A72"/>
    <w:rsid w:val="001C45D4"/>
    <w:rsid w:val="001C5BE3"/>
    <w:rsid w:val="001C5DAE"/>
    <w:rsid w:val="001C63FF"/>
    <w:rsid w:val="001C6BE0"/>
    <w:rsid w:val="001D0465"/>
    <w:rsid w:val="001D181F"/>
    <w:rsid w:val="001D2575"/>
    <w:rsid w:val="001D3232"/>
    <w:rsid w:val="001D4B0E"/>
    <w:rsid w:val="001D5BF9"/>
    <w:rsid w:val="001D7072"/>
    <w:rsid w:val="001D70E1"/>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1A5F"/>
    <w:rsid w:val="001F280F"/>
    <w:rsid w:val="001F2C1B"/>
    <w:rsid w:val="001F2F6B"/>
    <w:rsid w:val="001F31B8"/>
    <w:rsid w:val="001F31EF"/>
    <w:rsid w:val="001F367D"/>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A80"/>
    <w:rsid w:val="00213DDF"/>
    <w:rsid w:val="002145BC"/>
    <w:rsid w:val="00215EB4"/>
    <w:rsid w:val="00216EED"/>
    <w:rsid w:val="00220092"/>
    <w:rsid w:val="00220417"/>
    <w:rsid w:val="00221403"/>
    <w:rsid w:val="0022178A"/>
    <w:rsid w:val="00222C3B"/>
    <w:rsid w:val="00224795"/>
    <w:rsid w:val="00224F01"/>
    <w:rsid w:val="00225125"/>
    <w:rsid w:val="00226833"/>
    <w:rsid w:val="00226A40"/>
    <w:rsid w:val="00227A56"/>
    <w:rsid w:val="00227D27"/>
    <w:rsid w:val="00227E0D"/>
    <w:rsid w:val="00227E92"/>
    <w:rsid w:val="00230180"/>
    <w:rsid w:val="002305BE"/>
    <w:rsid w:val="0023104E"/>
    <w:rsid w:val="0023185B"/>
    <w:rsid w:val="00231F1D"/>
    <w:rsid w:val="00231FE3"/>
    <w:rsid w:val="002327EE"/>
    <w:rsid w:val="00232959"/>
    <w:rsid w:val="00232CC1"/>
    <w:rsid w:val="00233044"/>
    <w:rsid w:val="002332A4"/>
    <w:rsid w:val="00233D17"/>
    <w:rsid w:val="002349CB"/>
    <w:rsid w:val="002352E8"/>
    <w:rsid w:val="002355FF"/>
    <w:rsid w:val="00235C6B"/>
    <w:rsid w:val="002367ED"/>
    <w:rsid w:val="00240516"/>
    <w:rsid w:val="002407A0"/>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7A2"/>
    <w:rsid w:val="00255938"/>
    <w:rsid w:val="00255B39"/>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2BF2"/>
    <w:rsid w:val="00273142"/>
    <w:rsid w:val="0027335C"/>
    <w:rsid w:val="0027416E"/>
    <w:rsid w:val="0027424C"/>
    <w:rsid w:val="00275957"/>
    <w:rsid w:val="002761CE"/>
    <w:rsid w:val="002769E0"/>
    <w:rsid w:val="00276F7E"/>
    <w:rsid w:val="00277137"/>
    <w:rsid w:val="0027754D"/>
    <w:rsid w:val="00281456"/>
    <w:rsid w:val="00281A0A"/>
    <w:rsid w:val="00281DE0"/>
    <w:rsid w:val="002824A7"/>
    <w:rsid w:val="00282736"/>
    <w:rsid w:val="00283EC3"/>
    <w:rsid w:val="002843FE"/>
    <w:rsid w:val="002875DA"/>
    <w:rsid w:val="002906BF"/>
    <w:rsid w:val="00290AD8"/>
    <w:rsid w:val="00290B6C"/>
    <w:rsid w:val="002910FE"/>
    <w:rsid w:val="0029184A"/>
    <w:rsid w:val="002918FC"/>
    <w:rsid w:val="00293700"/>
    <w:rsid w:val="002938C5"/>
    <w:rsid w:val="00293CFD"/>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354"/>
    <w:rsid w:val="002A443B"/>
    <w:rsid w:val="002A5299"/>
    <w:rsid w:val="002A5D5C"/>
    <w:rsid w:val="002A6051"/>
    <w:rsid w:val="002A6B71"/>
    <w:rsid w:val="002A6BAF"/>
    <w:rsid w:val="002A7C2F"/>
    <w:rsid w:val="002B0707"/>
    <w:rsid w:val="002B1A56"/>
    <w:rsid w:val="002B1E55"/>
    <w:rsid w:val="002B1FE2"/>
    <w:rsid w:val="002B293D"/>
    <w:rsid w:val="002B2E3A"/>
    <w:rsid w:val="002B3B0E"/>
    <w:rsid w:val="002B3D10"/>
    <w:rsid w:val="002B3FCD"/>
    <w:rsid w:val="002B43EE"/>
    <w:rsid w:val="002B4499"/>
    <w:rsid w:val="002B49B3"/>
    <w:rsid w:val="002B4B7A"/>
    <w:rsid w:val="002B5F40"/>
    <w:rsid w:val="002B6FAA"/>
    <w:rsid w:val="002C0F94"/>
    <w:rsid w:val="002C1933"/>
    <w:rsid w:val="002C1A5E"/>
    <w:rsid w:val="002C2188"/>
    <w:rsid w:val="002C2436"/>
    <w:rsid w:val="002C25C0"/>
    <w:rsid w:val="002C3EE0"/>
    <w:rsid w:val="002C4A56"/>
    <w:rsid w:val="002C5A87"/>
    <w:rsid w:val="002C60B0"/>
    <w:rsid w:val="002C697F"/>
    <w:rsid w:val="002C7456"/>
    <w:rsid w:val="002D04CB"/>
    <w:rsid w:val="002D2A44"/>
    <w:rsid w:val="002D2E0E"/>
    <w:rsid w:val="002D2E89"/>
    <w:rsid w:val="002D3A9F"/>
    <w:rsid w:val="002D4175"/>
    <w:rsid w:val="002D6318"/>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28B"/>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07A3"/>
    <w:rsid w:val="00301AEC"/>
    <w:rsid w:val="00302C28"/>
    <w:rsid w:val="003035E0"/>
    <w:rsid w:val="00303F2B"/>
    <w:rsid w:val="00304167"/>
    <w:rsid w:val="00304CDE"/>
    <w:rsid w:val="00305328"/>
    <w:rsid w:val="00307078"/>
    <w:rsid w:val="0030794B"/>
    <w:rsid w:val="003109AD"/>
    <w:rsid w:val="00311916"/>
    <w:rsid w:val="00311CAF"/>
    <w:rsid w:val="00312290"/>
    <w:rsid w:val="00312A8A"/>
    <w:rsid w:val="00312E3C"/>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5B7"/>
    <w:rsid w:val="00322CFF"/>
    <w:rsid w:val="00323F2A"/>
    <w:rsid w:val="00323FA9"/>
    <w:rsid w:val="003267BC"/>
    <w:rsid w:val="00327203"/>
    <w:rsid w:val="003275E5"/>
    <w:rsid w:val="00327723"/>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0F2A"/>
    <w:rsid w:val="00342E98"/>
    <w:rsid w:val="00342F5A"/>
    <w:rsid w:val="003441CB"/>
    <w:rsid w:val="00344628"/>
    <w:rsid w:val="003450F9"/>
    <w:rsid w:val="00345A75"/>
    <w:rsid w:val="00345A86"/>
    <w:rsid w:val="00346085"/>
    <w:rsid w:val="00346AF0"/>
    <w:rsid w:val="00347334"/>
    <w:rsid w:val="00351256"/>
    <w:rsid w:val="00352702"/>
    <w:rsid w:val="003529C2"/>
    <w:rsid w:val="00353891"/>
    <w:rsid w:val="003538BD"/>
    <w:rsid w:val="00353CC3"/>
    <w:rsid w:val="00354287"/>
    <w:rsid w:val="003546D0"/>
    <w:rsid w:val="00354B1F"/>
    <w:rsid w:val="00354BD3"/>
    <w:rsid w:val="003550E3"/>
    <w:rsid w:val="0035521B"/>
    <w:rsid w:val="00355295"/>
    <w:rsid w:val="00355446"/>
    <w:rsid w:val="00355A9E"/>
    <w:rsid w:val="00355FD3"/>
    <w:rsid w:val="00356520"/>
    <w:rsid w:val="003573B7"/>
    <w:rsid w:val="003603D5"/>
    <w:rsid w:val="003604ED"/>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603"/>
    <w:rsid w:val="00370D3F"/>
    <w:rsid w:val="00371FE2"/>
    <w:rsid w:val="00372604"/>
    <w:rsid w:val="00372694"/>
    <w:rsid w:val="00373890"/>
    <w:rsid w:val="0037403E"/>
    <w:rsid w:val="00374DED"/>
    <w:rsid w:val="00374FC1"/>
    <w:rsid w:val="0037545F"/>
    <w:rsid w:val="003760D5"/>
    <w:rsid w:val="00376237"/>
    <w:rsid w:val="00376310"/>
    <w:rsid w:val="00376C6E"/>
    <w:rsid w:val="0037787A"/>
    <w:rsid w:val="00380676"/>
    <w:rsid w:val="0038085D"/>
    <w:rsid w:val="003815EB"/>
    <w:rsid w:val="003817E3"/>
    <w:rsid w:val="00381A3B"/>
    <w:rsid w:val="00382E04"/>
    <w:rsid w:val="003834AB"/>
    <w:rsid w:val="00383D1C"/>
    <w:rsid w:val="003843DD"/>
    <w:rsid w:val="00384E1B"/>
    <w:rsid w:val="00384F92"/>
    <w:rsid w:val="003857E4"/>
    <w:rsid w:val="00385DD0"/>
    <w:rsid w:val="003879FE"/>
    <w:rsid w:val="00390C1D"/>
    <w:rsid w:val="00390F7D"/>
    <w:rsid w:val="003910A7"/>
    <w:rsid w:val="003930D1"/>
    <w:rsid w:val="00393B96"/>
    <w:rsid w:val="00393DA5"/>
    <w:rsid w:val="00395582"/>
    <w:rsid w:val="00395BAC"/>
    <w:rsid w:val="00395C65"/>
    <w:rsid w:val="003961F3"/>
    <w:rsid w:val="003967DB"/>
    <w:rsid w:val="00396D84"/>
    <w:rsid w:val="00396F0A"/>
    <w:rsid w:val="0039725B"/>
    <w:rsid w:val="003A20BC"/>
    <w:rsid w:val="003A22BB"/>
    <w:rsid w:val="003A2D07"/>
    <w:rsid w:val="003A2D91"/>
    <w:rsid w:val="003A326B"/>
    <w:rsid w:val="003A3365"/>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74D"/>
    <w:rsid w:val="003C29F2"/>
    <w:rsid w:val="003C327E"/>
    <w:rsid w:val="003C3507"/>
    <w:rsid w:val="003C4539"/>
    <w:rsid w:val="003C5298"/>
    <w:rsid w:val="003C570E"/>
    <w:rsid w:val="003C6727"/>
    <w:rsid w:val="003C6946"/>
    <w:rsid w:val="003C6E1B"/>
    <w:rsid w:val="003C742B"/>
    <w:rsid w:val="003C7EF7"/>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044"/>
    <w:rsid w:val="003E35D7"/>
    <w:rsid w:val="003E4264"/>
    <w:rsid w:val="003E4C89"/>
    <w:rsid w:val="003E4FF9"/>
    <w:rsid w:val="003E58C1"/>
    <w:rsid w:val="003E5BF9"/>
    <w:rsid w:val="003E607A"/>
    <w:rsid w:val="003E6D8D"/>
    <w:rsid w:val="003E74FA"/>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381C"/>
    <w:rsid w:val="004042B4"/>
    <w:rsid w:val="0040470A"/>
    <w:rsid w:val="0040487A"/>
    <w:rsid w:val="00404D79"/>
    <w:rsid w:val="00404FA9"/>
    <w:rsid w:val="0040743A"/>
    <w:rsid w:val="00407B1F"/>
    <w:rsid w:val="0041032E"/>
    <w:rsid w:val="00412AF8"/>
    <w:rsid w:val="00414D3C"/>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3A45"/>
    <w:rsid w:val="0042436F"/>
    <w:rsid w:val="00424F83"/>
    <w:rsid w:val="0042609F"/>
    <w:rsid w:val="0042625B"/>
    <w:rsid w:val="00426EAE"/>
    <w:rsid w:val="00426FA0"/>
    <w:rsid w:val="0042724C"/>
    <w:rsid w:val="0042798E"/>
    <w:rsid w:val="00427A1E"/>
    <w:rsid w:val="00427E37"/>
    <w:rsid w:val="00427ED6"/>
    <w:rsid w:val="00430A8C"/>
    <w:rsid w:val="00431CC4"/>
    <w:rsid w:val="004321A5"/>
    <w:rsid w:val="0043223B"/>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2C57"/>
    <w:rsid w:val="00442C6B"/>
    <w:rsid w:val="00443267"/>
    <w:rsid w:val="004432AC"/>
    <w:rsid w:val="00443597"/>
    <w:rsid w:val="00443ED0"/>
    <w:rsid w:val="00444A30"/>
    <w:rsid w:val="004506CA"/>
    <w:rsid w:val="00451B48"/>
    <w:rsid w:val="00452475"/>
    <w:rsid w:val="004525A8"/>
    <w:rsid w:val="004538F7"/>
    <w:rsid w:val="00453D38"/>
    <w:rsid w:val="00454A3F"/>
    <w:rsid w:val="00454EA3"/>
    <w:rsid w:val="004564B2"/>
    <w:rsid w:val="004564E5"/>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40FD"/>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D42"/>
    <w:rsid w:val="004A0F57"/>
    <w:rsid w:val="004A21AE"/>
    <w:rsid w:val="004A28CB"/>
    <w:rsid w:val="004A2926"/>
    <w:rsid w:val="004A2F85"/>
    <w:rsid w:val="004A4249"/>
    <w:rsid w:val="004A507B"/>
    <w:rsid w:val="004A5A6A"/>
    <w:rsid w:val="004A6BF6"/>
    <w:rsid w:val="004A720B"/>
    <w:rsid w:val="004A72D0"/>
    <w:rsid w:val="004A7504"/>
    <w:rsid w:val="004B0337"/>
    <w:rsid w:val="004B0FFB"/>
    <w:rsid w:val="004B134B"/>
    <w:rsid w:val="004B1AA1"/>
    <w:rsid w:val="004B1CFC"/>
    <w:rsid w:val="004B2202"/>
    <w:rsid w:val="004B45A5"/>
    <w:rsid w:val="004B5F89"/>
    <w:rsid w:val="004B6930"/>
    <w:rsid w:val="004B7F59"/>
    <w:rsid w:val="004C1D0A"/>
    <w:rsid w:val="004C2629"/>
    <w:rsid w:val="004C275C"/>
    <w:rsid w:val="004C4549"/>
    <w:rsid w:val="004C5675"/>
    <w:rsid w:val="004C578C"/>
    <w:rsid w:val="004C601F"/>
    <w:rsid w:val="004C7FA9"/>
    <w:rsid w:val="004D0356"/>
    <w:rsid w:val="004D077F"/>
    <w:rsid w:val="004D07CF"/>
    <w:rsid w:val="004D0A50"/>
    <w:rsid w:val="004D16AF"/>
    <w:rsid w:val="004D1C10"/>
    <w:rsid w:val="004D27FE"/>
    <w:rsid w:val="004D3522"/>
    <w:rsid w:val="004D6D1C"/>
    <w:rsid w:val="004D7511"/>
    <w:rsid w:val="004E0E63"/>
    <w:rsid w:val="004E151E"/>
    <w:rsid w:val="004E2990"/>
    <w:rsid w:val="004E2C01"/>
    <w:rsid w:val="004E3D5C"/>
    <w:rsid w:val="004E47FE"/>
    <w:rsid w:val="004E5900"/>
    <w:rsid w:val="004E5F1F"/>
    <w:rsid w:val="004E6488"/>
    <w:rsid w:val="004E6556"/>
    <w:rsid w:val="004E69C8"/>
    <w:rsid w:val="004E6B11"/>
    <w:rsid w:val="004E7357"/>
    <w:rsid w:val="004E778F"/>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CD"/>
    <w:rsid w:val="00505D5A"/>
    <w:rsid w:val="00505F40"/>
    <w:rsid w:val="0050677C"/>
    <w:rsid w:val="00506DAA"/>
    <w:rsid w:val="00506EF6"/>
    <w:rsid w:val="00511AC7"/>
    <w:rsid w:val="00512A26"/>
    <w:rsid w:val="00513F46"/>
    <w:rsid w:val="00514517"/>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5871"/>
    <w:rsid w:val="00525FFB"/>
    <w:rsid w:val="00526F62"/>
    <w:rsid w:val="005277DB"/>
    <w:rsid w:val="00531865"/>
    <w:rsid w:val="005321D2"/>
    <w:rsid w:val="00533E67"/>
    <w:rsid w:val="005342F3"/>
    <w:rsid w:val="005347B3"/>
    <w:rsid w:val="00534C18"/>
    <w:rsid w:val="00534D4C"/>
    <w:rsid w:val="00535230"/>
    <w:rsid w:val="005354A0"/>
    <w:rsid w:val="00535C13"/>
    <w:rsid w:val="005366B5"/>
    <w:rsid w:val="005406C1"/>
    <w:rsid w:val="00540CBD"/>
    <w:rsid w:val="00540E04"/>
    <w:rsid w:val="005411D6"/>
    <w:rsid w:val="005418C2"/>
    <w:rsid w:val="00542766"/>
    <w:rsid w:val="00543B8E"/>
    <w:rsid w:val="00543F0C"/>
    <w:rsid w:val="00543F92"/>
    <w:rsid w:val="005441D4"/>
    <w:rsid w:val="00544286"/>
    <w:rsid w:val="00544439"/>
    <w:rsid w:val="0054447A"/>
    <w:rsid w:val="00544F12"/>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4C9"/>
    <w:rsid w:val="005675DC"/>
    <w:rsid w:val="00567C77"/>
    <w:rsid w:val="00570633"/>
    <w:rsid w:val="00570C70"/>
    <w:rsid w:val="0057124D"/>
    <w:rsid w:val="0057161A"/>
    <w:rsid w:val="00572DB4"/>
    <w:rsid w:val="005733F8"/>
    <w:rsid w:val="00573510"/>
    <w:rsid w:val="00573981"/>
    <w:rsid w:val="0057469D"/>
    <w:rsid w:val="00574920"/>
    <w:rsid w:val="00575ABA"/>
    <w:rsid w:val="005769FA"/>
    <w:rsid w:val="00576D95"/>
    <w:rsid w:val="005770E8"/>
    <w:rsid w:val="00577122"/>
    <w:rsid w:val="0058045B"/>
    <w:rsid w:val="005809D4"/>
    <w:rsid w:val="00580A24"/>
    <w:rsid w:val="00582A25"/>
    <w:rsid w:val="00582C27"/>
    <w:rsid w:val="005834AE"/>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3962"/>
    <w:rsid w:val="005A4013"/>
    <w:rsid w:val="005A5A7F"/>
    <w:rsid w:val="005A6431"/>
    <w:rsid w:val="005A666E"/>
    <w:rsid w:val="005A6706"/>
    <w:rsid w:val="005A6AD8"/>
    <w:rsid w:val="005B0014"/>
    <w:rsid w:val="005B1AF0"/>
    <w:rsid w:val="005B1EB4"/>
    <w:rsid w:val="005B2875"/>
    <w:rsid w:val="005B34AE"/>
    <w:rsid w:val="005B38F1"/>
    <w:rsid w:val="005B730D"/>
    <w:rsid w:val="005B75B4"/>
    <w:rsid w:val="005B7E6E"/>
    <w:rsid w:val="005C06C4"/>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4245"/>
    <w:rsid w:val="005D42C8"/>
    <w:rsid w:val="005D526C"/>
    <w:rsid w:val="005D6707"/>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E33"/>
    <w:rsid w:val="00603156"/>
    <w:rsid w:val="00603BAF"/>
    <w:rsid w:val="006040AF"/>
    <w:rsid w:val="006042A5"/>
    <w:rsid w:val="006050A3"/>
    <w:rsid w:val="00605C3E"/>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658"/>
    <w:rsid w:val="00626E26"/>
    <w:rsid w:val="006303A2"/>
    <w:rsid w:val="0063062E"/>
    <w:rsid w:val="00630863"/>
    <w:rsid w:val="00630BFE"/>
    <w:rsid w:val="00630F6E"/>
    <w:rsid w:val="00631351"/>
    <w:rsid w:val="0063177A"/>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4360"/>
    <w:rsid w:val="0064441B"/>
    <w:rsid w:val="0064448B"/>
    <w:rsid w:val="00645965"/>
    <w:rsid w:val="00645991"/>
    <w:rsid w:val="00646413"/>
    <w:rsid w:val="00646F26"/>
    <w:rsid w:val="00650634"/>
    <w:rsid w:val="00651164"/>
    <w:rsid w:val="0065143F"/>
    <w:rsid w:val="006515C9"/>
    <w:rsid w:val="00652243"/>
    <w:rsid w:val="00652C78"/>
    <w:rsid w:val="00654260"/>
    <w:rsid w:val="006542A6"/>
    <w:rsid w:val="00654DE9"/>
    <w:rsid w:val="006575EE"/>
    <w:rsid w:val="0066048A"/>
    <w:rsid w:val="00660511"/>
    <w:rsid w:val="00660E83"/>
    <w:rsid w:val="006620CD"/>
    <w:rsid w:val="00664C1C"/>
    <w:rsid w:val="00664C40"/>
    <w:rsid w:val="00665B3A"/>
    <w:rsid w:val="00666072"/>
    <w:rsid w:val="00666161"/>
    <w:rsid w:val="006661ED"/>
    <w:rsid w:val="006671E0"/>
    <w:rsid w:val="00667785"/>
    <w:rsid w:val="00667C07"/>
    <w:rsid w:val="00667C42"/>
    <w:rsid w:val="006705E2"/>
    <w:rsid w:val="00670F38"/>
    <w:rsid w:val="00671004"/>
    <w:rsid w:val="0067100E"/>
    <w:rsid w:val="006712EE"/>
    <w:rsid w:val="006719B9"/>
    <w:rsid w:val="00671CEF"/>
    <w:rsid w:val="00671E7C"/>
    <w:rsid w:val="006722D6"/>
    <w:rsid w:val="00672847"/>
    <w:rsid w:val="0067285C"/>
    <w:rsid w:val="00674BCB"/>
    <w:rsid w:val="006753CB"/>
    <w:rsid w:val="006754E8"/>
    <w:rsid w:val="0067572E"/>
    <w:rsid w:val="00676528"/>
    <w:rsid w:val="006775E8"/>
    <w:rsid w:val="006804EE"/>
    <w:rsid w:val="006806C0"/>
    <w:rsid w:val="00681ABE"/>
    <w:rsid w:val="00681B7D"/>
    <w:rsid w:val="006821FF"/>
    <w:rsid w:val="00682935"/>
    <w:rsid w:val="00682F58"/>
    <w:rsid w:val="006849AD"/>
    <w:rsid w:val="00685899"/>
    <w:rsid w:val="00685DF8"/>
    <w:rsid w:val="006866FB"/>
    <w:rsid w:val="00686942"/>
    <w:rsid w:val="006875F1"/>
    <w:rsid w:val="006876BF"/>
    <w:rsid w:val="00687A00"/>
    <w:rsid w:val="00690400"/>
    <w:rsid w:val="0069193B"/>
    <w:rsid w:val="00693034"/>
    <w:rsid w:val="006932C3"/>
    <w:rsid w:val="00693B74"/>
    <w:rsid w:val="00693B93"/>
    <w:rsid w:val="00696EBB"/>
    <w:rsid w:val="006973E5"/>
    <w:rsid w:val="006976DE"/>
    <w:rsid w:val="00697906"/>
    <w:rsid w:val="00697D8D"/>
    <w:rsid w:val="006A0D8B"/>
    <w:rsid w:val="006A482F"/>
    <w:rsid w:val="006A5001"/>
    <w:rsid w:val="006A6CEE"/>
    <w:rsid w:val="006B12E9"/>
    <w:rsid w:val="006B1702"/>
    <w:rsid w:val="006B253F"/>
    <w:rsid w:val="006B2956"/>
    <w:rsid w:val="006B3343"/>
    <w:rsid w:val="006B493A"/>
    <w:rsid w:val="006B71D7"/>
    <w:rsid w:val="006C0449"/>
    <w:rsid w:val="006C0B29"/>
    <w:rsid w:val="006C0DCA"/>
    <w:rsid w:val="006C1388"/>
    <w:rsid w:val="006C2099"/>
    <w:rsid w:val="006C2A1D"/>
    <w:rsid w:val="006C2BF8"/>
    <w:rsid w:val="006C3560"/>
    <w:rsid w:val="006C3CAF"/>
    <w:rsid w:val="006C3E52"/>
    <w:rsid w:val="006C46BB"/>
    <w:rsid w:val="006C48C2"/>
    <w:rsid w:val="006C4AA1"/>
    <w:rsid w:val="006C5146"/>
    <w:rsid w:val="006C59E2"/>
    <w:rsid w:val="006C7042"/>
    <w:rsid w:val="006C7219"/>
    <w:rsid w:val="006C75AF"/>
    <w:rsid w:val="006D0D9C"/>
    <w:rsid w:val="006D0E62"/>
    <w:rsid w:val="006D1146"/>
    <w:rsid w:val="006D3DC9"/>
    <w:rsid w:val="006D415D"/>
    <w:rsid w:val="006D4DA7"/>
    <w:rsid w:val="006D5290"/>
    <w:rsid w:val="006D58FB"/>
    <w:rsid w:val="006D64EF"/>
    <w:rsid w:val="006D6543"/>
    <w:rsid w:val="006D677B"/>
    <w:rsid w:val="006D68A6"/>
    <w:rsid w:val="006D696F"/>
    <w:rsid w:val="006E009B"/>
    <w:rsid w:val="006E049B"/>
    <w:rsid w:val="006E13EF"/>
    <w:rsid w:val="006E3992"/>
    <w:rsid w:val="006E3D34"/>
    <w:rsid w:val="006E5712"/>
    <w:rsid w:val="006E6237"/>
    <w:rsid w:val="006E639C"/>
    <w:rsid w:val="006E710E"/>
    <w:rsid w:val="006E7390"/>
    <w:rsid w:val="006E751A"/>
    <w:rsid w:val="006E763A"/>
    <w:rsid w:val="006E778C"/>
    <w:rsid w:val="006F0DB2"/>
    <w:rsid w:val="006F15CA"/>
    <w:rsid w:val="006F2A74"/>
    <w:rsid w:val="006F3E97"/>
    <w:rsid w:val="006F581E"/>
    <w:rsid w:val="006F6131"/>
    <w:rsid w:val="006F69E8"/>
    <w:rsid w:val="0070005C"/>
    <w:rsid w:val="007017E3"/>
    <w:rsid w:val="00701FD9"/>
    <w:rsid w:val="00702DD1"/>
    <w:rsid w:val="007035C8"/>
    <w:rsid w:val="00703993"/>
    <w:rsid w:val="0070408F"/>
    <w:rsid w:val="0070451B"/>
    <w:rsid w:val="0070564D"/>
    <w:rsid w:val="00706E21"/>
    <w:rsid w:val="0070736C"/>
    <w:rsid w:val="007076E8"/>
    <w:rsid w:val="00707805"/>
    <w:rsid w:val="00707AB7"/>
    <w:rsid w:val="00707F53"/>
    <w:rsid w:val="00710408"/>
    <w:rsid w:val="00710448"/>
    <w:rsid w:val="00710B92"/>
    <w:rsid w:val="00710C56"/>
    <w:rsid w:val="00710E56"/>
    <w:rsid w:val="00710ECF"/>
    <w:rsid w:val="00711BF9"/>
    <w:rsid w:val="007123B5"/>
    <w:rsid w:val="00713160"/>
    <w:rsid w:val="00713485"/>
    <w:rsid w:val="00714D3C"/>
    <w:rsid w:val="00715491"/>
    <w:rsid w:val="00715B94"/>
    <w:rsid w:val="00715D29"/>
    <w:rsid w:val="00716607"/>
    <w:rsid w:val="00716E4C"/>
    <w:rsid w:val="00717539"/>
    <w:rsid w:val="007175C2"/>
    <w:rsid w:val="00720002"/>
    <w:rsid w:val="00720D6C"/>
    <w:rsid w:val="007212AE"/>
    <w:rsid w:val="007222FA"/>
    <w:rsid w:val="007226B2"/>
    <w:rsid w:val="007227F5"/>
    <w:rsid w:val="0072295D"/>
    <w:rsid w:val="00723225"/>
    <w:rsid w:val="007239A3"/>
    <w:rsid w:val="00723F2B"/>
    <w:rsid w:val="007242C5"/>
    <w:rsid w:val="00724A3B"/>
    <w:rsid w:val="00725FF9"/>
    <w:rsid w:val="00726088"/>
    <w:rsid w:val="007264C8"/>
    <w:rsid w:val="007271D1"/>
    <w:rsid w:val="00727B48"/>
    <w:rsid w:val="007320C1"/>
    <w:rsid w:val="0073362A"/>
    <w:rsid w:val="007346DC"/>
    <w:rsid w:val="00734AC1"/>
    <w:rsid w:val="0073636A"/>
    <w:rsid w:val="00736522"/>
    <w:rsid w:val="007365AD"/>
    <w:rsid w:val="00736614"/>
    <w:rsid w:val="007368C6"/>
    <w:rsid w:val="00736CC1"/>
    <w:rsid w:val="00737BE3"/>
    <w:rsid w:val="00740784"/>
    <w:rsid w:val="007408CC"/>
    <w:rsid w:val="00740A8F"/>
    <w:rsid w:val="00741099"/>
    <w:rsid w:val="0074113B"/>
    <w:rsid w:val="007416F0"/>
    <w:rsid w:val="00742B71"/>
    <w:rsid w:val="00742F0A"/>
    <w:rsid w:val="007434B8"/>
    <w:rsid w:val="00743CBA"/>
    <w:rsid w:val="007441F4"/>
    <w:rsid w:val="00744713"/>
    <w:rsid w:val="00744765"/>
    <w:rsid w:val="007450C9"/>
    <w:rsid w:val="00746393"/>
    <w:rsid w:val="0074639E"/>
    <w:rsid w:val="007464E1"/>
    <w:rsid w:val="00746C47"/>
    <w:rsid w:val="0074732B"/>
    <w:rsid w:val="00751160"/>
    <w:rsid w:val="00751EAB"/>
    <w:rsid w:val="00752B7F"/>
    <w:rsid w:val="00752BAA"/>
    <w:rsid w:val="007530E9"/>
    <w:rsid w:val="0075361F"/>
    <w:rsid w:val="00753EFD"/>
    <w:rsid w:val="00754421"/>
    <w:rsid w:val="00754CC6"/>
    <w:rsid w:val="007554CB"/>
    <w:rsid w:val="00755672"/>
    <w:rsid w:val="00755D9F"/>
    <w:rsid w:val="00757E7C"/>
    <w:rsid w:val="00760F73"/>
    <w:rsid w:val="007612DD"/>
    <w:rsid w:val="007621AF"/>
    <w:rsid w:val="0076338B"/>
    <w:rsid w:val="00764204"/>
    <w:rsid w:val="00764DED"/>
    <w:rsid w:val="00764EB7"/>
    <w:rsid w:val="0076592B"/>
    <w:rsid w:val="00765D84"/>
    <w:rsid w:val="00765DEE"/>
    <w:rsid w:val="007667AF"/>
    <w:rsid w:val="007673C7"/>
    <w:rsid w:val="007674CF"/>
    <w:rsid w:val="0076764A"/>
    <w:rsid w:val="007703B2"/>
    <w:rsid w:val="0077046C"/>
    <w:rsid w:val="00770744"/>
    <w:rsid w:val="007713BC"/>
    <w:rsid w:val="0077193A"/>
    <w:rsid w:val="00772880"/>
    <w:rsid w:val="00773695"/>
    <w:rsid w:val="0077379A"/>
    <w:rsid w:val="00774CD1"/>
    <w:rsid w:val="0077559E"/>
    <w:rsid w:val="00775AA8"/>
    <w:rsid w:val="00776431"/>
    <w:rsid w:val="007765B6"/>
    <w:rsid w:val="0077698F"/>
    <w:rsid w:val="00776E96"/>
    <w:rsid w:val="007800DE"/>
    <w:rsid w:val="007804B3"/>
    <w:rsid w:val="007804D1"/>
    <w:rsid w:val="0078144C"/>
    <w:rsid w:val="00781F95"/>
    <w:rsid w:val="007822A9"/>
    <w:rsid w:val="007838A1"/>
    <w:rsid w:val="007848F8"/>
    <w:rsid w:val="00784C41"/>
    <w:rsid w:val="007853E4"/>
    <w:rsid w:val="00785622"/>
    <w:rsid w:val="00785997"/>
    <w:rsid w:val="007864DF"/>
    <w:rsid w:val="0078689F"/>
    <w:rsid w:val="00787849"/>
    <w:rsid w:val="00787A56"/>
    <w:rsid w:val="00787E65"/>
    <w:rsid w:val="007903AB"/>
    <w:rsid w:val="007908AE"/>
    <w:rsid w:val="007910BA"/>
    <w:rsid w:val="007912A1"/>
    <w:rsid w:val="00791704"/>
    <w:rsid w:val="00791C6A"/>
    <w:rsid w:val="00791D99"/>
    <w:rsid w:val="00792F82"/>
    <w:rsid w:val="007938A0"/>
    <w:rsid w:val="0079453D"/>
    <w:rsid w:val="00794F5C"/>
    <w:rsid w:val="0079545A"/>
    <w:rsid w:val="00796272"/>
    <w:rsid w:val="007A04C9"/>
    <w:rsid w:val="007A05A8"/>
    <w:rsid w:val="007A0B01"/>
    <w:rsid w:val="007A0DFC"/>
    <w:rsid w:val="007A129F"/>
    <w:rsid w:val="007A1C95"/>
    <w:rsid w:val="007A31BF"/>
    <w:rsid w:val="007A31DF"/>
    <w:rsid w:val="007A38BD"/>
    <w:rsid w:val="007A41DE"/>
    <w:rsid w:val="007A4922"/>
    <w:rsid w:val="007A4AEB"/>
    <w:rsid w:val="007A4E0E"/>
    <w:rsid w:val="007A4F66"/>
    <w:rsid w:val="007A5806"/>
    <w:rsid w:val="007A5808"/>
    <w:rsid w:val="007A5B4A"/>
    <w:rsid w:val="007A67E9"/>
    <w:rsid w:val="007A70A1"/>
    <w:rsid w:val="007B0357"/>
    <w:rsid w:val="007B04CB"/>
    <w:rsid w:val="007B04CC"/>
    <w:rsid w:val="007B0FAA"/>
    <w:rsid w:val="007B11A4"/>
    <w:rsid w:val="007B1441"/>
    <w:rsid w:val="007B2047"/>
    <w:rsid w:val="007B230D"/>
    <w:rsid w:val="007B238F"/>
    <w:rsid w:val="007B31BF"/>
    <w:rsid w:val="007B434A"/>
    <w:rsid w:val="007B4481"/>
    <w:rsid w:val="007B4CAF"/>
    <w:rsid w:val="007B52B1"/>
    <w:rsid w:val="007B7963"/>
    <w:rsid w:val="007B7B2B"/>
    <w:rsid w:val="007B7FDD"/>
    <w:rsid w:val="007C07D5"/>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2FBD"/>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E4"/>
    <w:rsid w:val="007F5F1D"/>
    <w:rsid w:val="007F6BB5"/>
    <w:rsid w:val="007F743B"/>
    <w:rsid w:val="007F74ED"/>
    <w:rsid w:val="008002EF"/>
    <w:rsid w:val="008017BC"/>
    <w:rsid w:val="008019D1"/>
    <w:rsid w:val="0080252F"/>
    <w:rsid w:val="0080291D"/>
    <w:rsid w:val="00803AAC"/>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0CEB"/>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04D"/>
    <w:rsid w:val="00844C36"/>
    <w:rsid w:val="00844E7E"/>
    <w:rsid w:val="008452C2"/>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5F8"/>
    <w:rsid w:val="00857ECC"/>
    <w:rsid w:val="008603FF"/>
    <w:rsid w:val="008609E5"/>
    <w:rsid w:val="00860B9C"/>
    <w:rsid w:val="00861D6E"/>
    <w:rsid w:val="0086205B"/>
    <w:rsid w:val="00862E1E"/>
    <w:rsid w:val="008634DC"/>
    <w:rsid w:val="00863924"/>
    <w:rsid w:val="00864812"/>
    <w:rsid w:val="00864826"/>
    <w:rsid w:val="008668BB"/>
    <w:rsid w:val="00867135"/>
    <w:rsid w:val="008676BF"/>
    <w:rsid w:val="008700C3"/>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64E4"/>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96315"/>
    <w:rsid w:val="008A133D"/>
    <w:rsid w:val="008A1D3F"/>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BE"/>
    <w:rsid w:val="008B1BC9"/>
    <w:rsid w:val="008B2909"/>
    <w:rsid w:val="008B36A4"/>
    <w:rsid w:val="008B3A41"/>
    <w:rsid w:val="008B3E4C"/>
    <w:rsid w:val="008B4176"/>
    <w:rsid w:val="008B41B1"/>
    <w:rsid w:val="008B43A1"/>
    <w:rsid w:val="008B48E6"/>
    <w:rsid w:val="008B5A36"/>
    <w:rsid w:val="008B65E6"/>
    <w:rsid w:val="008B6C50"/>
    <w:rsid w:val="008B735F"/>
    <w:rsid w:val="008B7717"/>
    <w:rsid w:val="008C11C4"/>
    <w:rsid w:val="008C14CC"/>
    <w:rsid w:val="008C2030"/>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2234"/>
    <w:rsid w:val="008D2777"/>
    <w:rsid w:val="008D3832"/>
    <w:rsid w:val="008D474D"/>
    <w:rsid w:val="008D5818"/>
    <w:rsid w:val="008D5A5A"/>
    <w:rsid w:val="008D64E4"/>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E7638"/>
    <w:rsid w:val="008F1AFB"/>
    <w:rsid w:val="008F2AE6"/>
    <w:rsid w:val="008F3097"/>
    <w:rsid w:val="008F3206"/>
    <w:rsid w:val="008F348E"/>
    <w:rsid w:val="008F3822"/>
    <w:rsid w:val="008F3C77"/>
    <w:rsid w:val="008F3C7B"/>
    <w:rsid w:val="008F49DA"/>
    <w:rsid w:val="008F4A62"/>
    <w:rsid w:val="008F5EDB"/>
    <w:rsid w:val="008F661E"/>
    <w:rsid w:val="008F70A4"/>
    <w:rsid w:val="008F748E"/>
    <w:rsid w:val="008F7627"/>
    <w:rsid w:val="008F7DA1"/>
    <w:rsid w:val="00901368"/>
    <w:rsid w:val="00903647"/>
    <w:rsid w:val="00903772"/>
    <w:rsid w:val="0090525B"/>
    <w:rsid w:val="00905C19"/>
    <w:rsid w:val="009079ED"/>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70B"/>
    <w:rsid w:val="009178AF"/>
    <w:rsid w:val="00917E3D"/>
    <w:rsid w:val="00920341"/>
    <w:rsid w:val="009212EB"/>
    <w:rsid w:val="00922CB4"/>
    <w:rsid w:val="009232EB"/>
    <w:rsid w:val="00924463"/>
    <w:rsid w:val="00924D32"/>
    <w:rsid w:val="00924D49"/>
    <w:rsid w:val="009251BF"/>
    <w:rsid w:val="00925210"/>
    <w:rsid w:val="009253CF"/>
    <w:rsid w:val="009263FC"/>
    <w:rsid w:val="0092644E"/>
    <w:rsid w:val="00926A10"/>
    <w:rsid w:val="00926C42"/>
    <w:rsid w:val="00927850"/>
    <w:rsid w:val="009306C0"/>
    <w:rsid w:val="00930811"/>
    <w:rsid w:val="00930A4B"/>
    <w:rsid w:val="00930B65"/>
    <w:rsid w:val="00931683"/>
    <w:rsid w:val="00931949"/>
    <w:rsid w:val="009319E8"/>
    <w:rsid w:val="00931CBE"/>
    <w:rsid w:val="00932454"/>
    <w:rsid w:val="00932ABF"/>
    <w:rsid w:val="00933C3A"/>
    <w:rsid w:val="00933E1E"/>
    <w:rsid w:val="00935E1D"/>
    <w:rsid w:val="00936006"/>
    <w:rsid w:val="00936073"/>
    <w:rsid w:val="00936582"/>
    <w:rsid w:val="009365C6"/>
    <w:rsid w:val="009403C5"/>
    <w:rsid w:val="009416D4"/>
    <w:rsid w:val="00941FBD"/>
    <w:rsid w:val="00942142"/>
    <w:rsid w:val="0094249C"/>
    <w:rsid w:val="00942E29"/>
    <w:rsid w:val="00942FFD"/>
    <w:rsid w:val="00943882"/>
    <w:rsid w:val="009440A3"/>
    <w:rsid w:val="0094618B"/>
    <w:rsid w:val="009468AA"/>
    <w:rsid w:val="0094756B"/>
    <w:rsid w:val="009475FD"/>
    <w:rsid w:val="009478ED"/>
    <w:rsid w:val="00947BEF"/>
    <w:rsid w:val="00947EFA"/>
    <w:rsid w:val="009500D3"/>
    <w:rsid w:val="009509D6"/>
    <w:rsid w:val="00951DE5"/>
    <w:rsid w:val="00952B25"/>
    <w:rsid w:val="009538CB"/>
    <w:rsid w:val="00954AEC"/>
    <w:rsid w:val="00954E3E"/>
    <w:rsid w:val="00955CC2"/>
    <w:rsid w:val="00956230"/>
    <w:rsid w:val="009579D3"/>
    <w:rsid w:val="00957EBE"/>
    <w:rsid w:val="00960287"/>
    <w:rsid w:val="0096043E"/>
    <w:rsid w:val="009606BA"/>
    <w:rsid w:val="00960A11"/>
    <w:rsid w:val="00961DC4"/>
    <w:rsid w:val="00962F5A"/>
    <w:rsid w:val="0096328F"/>
    <w:rsid w:val="00964951"/>
    <w:rsid w:val="00965C41"/>
    <w:rsid w:val="00965E01"/>
    <w:rsid w:val="009660CB"/>
    <w:rsid w:val="0096746F"/>
    <w:rsid w:val="00967C8C"/>
    <w:rsid w:val="00967CF1"/>
    <w:rsid w:val="00967D25"/>
    <w:rsid w:val="009703C6"/>
    <w:rsid w:val="0097079B"/>
    <w:rsid w:val="009713F4"/>
    <w:rsid w:val="00971C27"/>
    <w:rsid w:val="00972803"/>
    <w:rsid w:val="00973A72"/>
    <w:rsid w:val="0097438C"/>
    <w:rsid w:val="009744B1"/>
    <w:rsid w:val="00975254"/>
    <w:rsid w:val="0097726F"/>
    <w:rsid w:val="00977991"/>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1B6"/>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447"/>
    <w:rsid w:val="009C36E4"/>
    <w:rsid w:val="009C426C"/>
    <w:rsid w:val="009C60CA"/>
    <w:rsid w:val="009C617E"/>
    <w:rsid w:val="009C6704"/>
    <w:rsid w:val="009C73B7"/>
    <w:rsid w:val="009D0032"/>
    <w:rsid w:val="009D027A"/>
    <w:rsid w:val="009D0305"/>
    <w:rsid w:val="009D0BC7"/>
    <w:rsid w:val="009D32B2"/>
    <w:rsid w:val="009D3395"/>
    <w:rsid w:val="009D3C6D"/>
    <w:rsid w:val="009D4113"/>
    <w:rsid w:val="009D54E2"/>
    <w:rsid w:val="009D5526"/>
    <w:rsid w:val="009D5CA5"/>
    <w:rsid w:val="009D60EF"/>
    <w:rsid w:val="009D6B7A"/>
    <w:rsid w:val="009D71F4"/>
    <w:rsid w:val="009D76A1"/>
    <w:rsid w:val="009E05D1"/>
    <w:rsid w:val="009E08A8"/>
    <w:rsid w:val="009E09B8"/>
    <w:rsid w:val="009E105B"/>
    <w:rsid w:val="009E1882"/>
    <w:rsid w:val="009E1A88"/>
    <w:rsid w:val="009E20E1"/>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82D"/>
    <w:rsid w:val="009F4CD1"/>
    <w:rsid w:val="009F5C95"/>
    <w:rsid w:val="009F66B8"/>
    <w:rsid w:val="009F676A"/>
    <w:rsid w:val="009F76CC"/>
    <w:rsid w:val="009F7B2A"/>
    <w:rsid w:val="009F7D40"/>
    <w:rsid w:val="009F7E85"/>
    <w:rsid w:val="00A00834"/>
    <w:rsid w:val="00A00BE1"/>
    <w:rsid w:val="00A00C91"/>
    <w:rsid w:val="00A0118F"/>
    <w:rsid w:val="00A01973"/>
    <w:rsid w:val="00A01B26"/>
    <w:rsid w:val="00A01DEB"/>
    <w:rsid w:val="00A023CE"/>
    <w:rsid w:val="00A0267D"/>
    <w:rsid w:val="00A05253"/>
    <w:rsid w:val="00A06F15"/>
    <w:rsid w:val="00A10697"/>
    <w:rsid w:val="00A10886"/>
    <w:rsid w:val="00A10BE9"/>
    <w:rsid w:val="00A11543"/>
    <w:rsid w:val="00A13801"/>
    <w:rsid w:val="00A13EAC"/>
    <w:rsid w:val="00A158BF"/>
    <w:rsid w:val="00A15A99"/>
    <w:rsid w:val="00A15E12"/>
    <w:rsid w:val="00A1656D"/>
    <w:rsid w:val="00A16626"/>
    <w:rsid w:val="00A167AD"/>
    <w:rsid w:val="00A16A22"/>
    <w:rsid w:val="00A174A3"/>
    <w:rsid w:val="00A20697"/>
    <w:rsid w:val="00A209B8"/>
    <w:rsid w:val="00A22CC3"/>
    <w:rsid w:val="00A23EFE"/>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3648B"/>
    <w:rsid w:val="00A409B7"/>
    <w:rsid w:val="00A40B1D"/>
    <w:rsid w:val="00A41834"/>
    <w:rsid w:val="00A42746"/>
    <w:rsid w:val="00A42EE2"/>
    <w:rsid w:val="00A43D25"/>
    <w:rsid w:val="00A44223"/>
    <w:rsid w:val="00A452ED"/>
    <w:rsid w:val="00A453C9"/>
    <w:rsid w:val="00A46A1D"/>
    <w:rsid w:val="00A47D5C"/>
    <w:rsid w:val="00A504E6"/>
    <w:rsid w:val="00A51CFD"/>
    <w:rsid w:val="00A52439"/>
    <w:rsid w:val="00A53C7C"/>
    <w:rsid w:val="00A53F2A"/>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71D3"/>
    <w:rsid w:val="00A67495"/>
    <w:rsid w:val="00A67D8C"/>
    <w:rsid w:val="00A70D94"/>
    <w:rsid w:val="00A71FE2"/>
    <w:rsid w:val="00A733EB"/>
    <w:rsid w:val="00A73DF4"/>
    <w:rsid w:val="00A74830"/>
    <w:rsid w:val="00A74E6D"/>
    <w:rsid w:val="00A75794"/>
    <w:rsid w:val="00A76381"/>
    <w:rsid w:val="00A77A6D"/>
    <w:rsid w:val="00A813F4"/>
    <w:rsid w:val="00A81641"/>
    <w:rsid w:val="00A819B3"/>
    <w:rsid w:val="00A81A84"/>
    <w:rsid w:val="00A830A6"/>
    <w:rsid w:val="00A8398D"/>
    <w:rsid w:val="00A839C5"/>
    <w:rsid w:val="00A839EB"/>
    <w:rsid w:val="00A845D8"/>
    <w:rsid w:val="00A84BCF"/>
    <w:rsid w:val="00A8586B"/>
    <w:rsid w:val="00A860FA"/>
    <w:rsid w:val="00A86673"/>
    <w:rsid w:val="00A86FE0"/>
    <w:rsid w:val="00A8773F"/>
    <w:rsid w:val="00A87959"/>
    <w:rsid w:val="00A905F4"/>
    <w:rsid w:val="00A90867"/>
    <w:rsid w:val="00A9215A"/>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30E"/>
    <w:rsid w:val="00AB175F"/>
    <w:rsid w:val="00AB229C"/>
    <w:rsid w:val="00AB2E6F"/>
    <w:rsid w:val="00AB2F24"/>
    <w:rsid w:val="00AB32F1"/>
    <w:rsid w:val="00AB3F36"/>
    <w:rsid w:val="00AB40BA"/>
    <w:rsid w:val="00AB448C"/>
    <w:rsid w:val="00AB48AB"/>
    <w:rsid w:val="00AB5595"/>
    <w:rsid w:val="00AB65A2"/>
    <w:rsid w:val="00AC0583"/>
    <w:rsid w:val="00AC0F66"/>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2F7F"/>
    <w:rsid w:val="00AE39D2"/>
    <w:rsid w:val="00AE49CF"/>
    <w:rsid w:val="00AE4E78"/>
    <w:rsid w:val="00AE5332"/>
    <w:rsid w:val="00AE576F"/>
    <w:rsid w:val="00AE6326"/>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6E62"/>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AF7"/>
    <w:rsid w:val="00B06D2C"/>
    <w:rsid w:val="00B06DE6"/>
    <w:rsid w:val="00B06EAA"/>
    <w:rsid w:val="00B077C8"/>
    <w:rsid w:val="00B07ABB"/>
    <w:rsid w:val="00B11C85"/>
    <w:rsid w:val="00B1269B"/>
    <w:rsid w:val="00B12F6E"/>
    <w:rsid w:val="00B13B74"/>
    <w:rsid w:val="00B13F0E"/>
    <w:rsid w:val="00B1460F"/>
    <w:rsid w:val="00B14C6E"/>
    <w:rsid w:val="00B14D76"/>
    <w:rsid w:val="00B14E55"/>
    <w:rsid w:val="00B1503E"/>
    <w:rsid w:val="00B151A7"/>
    <w:rsid w:val="00B151F7"/>
    <w:rsid w:val="00B177C3"/>
    <w:rsid w:val="00B17E86"/>
    <w:rsid w:val="00B20642"/>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2776E"/>
    <w:rsid w:val="00B27E50"/>
    <w:rsid w:val="00B304A7"/>
    <w:rsid w:val="00B305F9"/>
    <w:rsid w:val="00B30E6F"/>
    <w:rsid w:val="00B3140E"/>
    <w:rsid w:val="00B3260D"/>
    <w:rsid w:val="00B32F57"/>
    <w:rsid w:val="00B33121"/>
    <w:rsid w:val="00B3376F"/>
    <w:rsid w:val="00B3394E"/>
    <w:rsid w:val="00B3635B"/>
    <w:rsid w:val="00B36ECB"/>
    <w:rsid w:val="00B36F67"/>
    <w:rsid w:val="00B373D1"/>
    <w:rsid w:val="00B37936"/>
    <w:rsid w:val="00B40855"/>
    <w:rsid w:val="00B40CEF"/>
    <w:rsid w:val="00B40D59"/>
    <w:rsid w:val="00B40DC7"/>
    <w:rsid w:val="00B40F65"/>
    <w:rsid w:val="00B41CF0"/>
    <w:rsid w:val="00B4225D"/>
    <w:rsid w:val="00B4274F"/>
    <w:rsid w:val="00B42D18"/>
    <w:rsid w:val="00B4317F"/>
    <w:rsid w:val="00B43D4A"/>
    <w:rsid w:val="00B44850"/>
    <w:rsid w:val="00B45718"/>
    <w:rsid w:val="00B46318"/>
    <w:rsid w:val="00B46958"/>
    <w:rsid w:val="00B52E7F"/>
    <w:rsid w:val="00B54381"/>
    <w:rsid w:val="00B54558"/>
    <w:rsid w:val="00B5471C"/>
    <w:rsid w:val="00B55694"/>
    <w:rsid w:val="00B5590A"/>
    <w:rsid w:val="00B55E4D"/>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75FE6"/>
    <w:rsid w:val="00B77466"/>
    <w:rsid w:val="00B77CF8"/>
    <w:rsid w:val="00B81022"/>
    <w:rsid w:val="00B81042"/>
    <w:rsid w:val="00B815A7"/>
    <w:rsid w:val="00B8263B"/>
    <w:rsid w:val="00B82C51"/>
    <w:rsid w:val="00B831E4"/>
    <w:rsid w:val="00B83AE6"/>
    <w:rsid w:val="00B845DA"/>
    <w:rsid w:val="00B86A0C"/>
    <w:rsid w:val="00B9014D"/>
    <w:rsid w:val="00B9064A"/>
    <w:rsid w:val="00B91162"/>
    <w:rsid w:val="00B91C92"/>
    <w:rsid w:val="00B92B31"/>
    <w:rsid w:val="00B92FAE"/>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3B8"/>
    <w:rsid w:val="00BB0DC8"/>
    <w:rsid w:val="00BB251C"/>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439"/>
    <w:rsid w:val="00BC3754"/>
    <w:rsid w:val="00BC376A"/>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31E"/>
    <w:rsid w:val="00BD4853"/>
    <w:rsid w:val="00BD49A3"/>
    <w:rsid w:val="00BD4A12"/>
    <w:rsid w:val="00BD54C9"/>
    <w:rsid w:val="00BD569C"/>
    <w:rsid w:val="00BD62B0"/>
    <w:rsid w:val="00BD6957"/>
    <w:rsid w:val="00BD6A31"/>
    <w:rsid w:val="00BD6B21"/>
    <w:rsid w:val="00BD7058"/>
    <w:rsid w:val="00BD725D"/>
    <w:rsid w:val="00BE062D"/>
    <w:rsid w:val="00BE0F8E"/>
    <w:rsid w:val="00BE2FC8"/>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6FF"/>
    <w:rsid w:val="00BF7950"/>
    <w:rsid w:val="00C00655"/>
    <w:rsid w:val="00C0091F"/>
    <w:rsid w:val="00C029F3"/>
    <w:rsid w:val="00C03FF9"/>
    <w:rsid w:val="00C04CC3"/>
    <w:rsid w:val="00C05130"/>
    <w:rsid w:val="00C055AA"/>
    <w:rsid w:val="00C103A9"/>
    <w:rsid w:val="00C108C1"/>
    <w:rsid w:val="00C12CB8"/>
    <w:rsid w:val="00C13195"/>
    <w:rsid w:val="00C1372C"/>
    <w:rsid w:val="00C13835"/>
    <w:rsid w:val="00C13DC8"/>
    <w:rsid w:val="00C141CF"/>
    <w:rsid w:val="00C14802"/>
    <w:rsid w:val="00C1534D"/>
    <w:rsid w:val="00C168D3"/>
    <w:rsid w:val="00C16A83"/>
    <w:rsid w:val="00C177E2"/>
    <w:rsid w:val="00C205C7"/>
    <w:rsid w:val="00C207F4"/>
    <w:rsid w:val="00C21191"/>
    <w:rsid w:val="00C217D6"/>
    <w:rsid w:val="00C21C9A"/>
    <w:rsid w:val="00C22DB0"/>
    <w:rsid w:val="00C23BAA"/>
    <w:rsid w:val="00C24937"/>
    <w:rsid w:val="00C25321"/>
    <w:rsid w:val="00C26796"/>
    <w:rsid w:val="00C27623"/>
    <w:rsid w:val="00C277AB"/>
    <w:rsid w:val="00C3050E"/>
    <w:rsid w:val="00C31342"/>
    <w:rsid w:val="00C313FF"/>
    <w:rsid w:val="00C32D61"/>
    <w:rsid w:val="00C336BA"/>
    <w:rsid w:val="00C33825"/>
    <w:rsid w:val="00C3426D"/>
    <w:rsid w:val="00C34649"/>
    <w:rsid w:val="00C34E12"/>
    <w:rsid w:val="00C35074"/>
    <w:rsid w:val="00C35CC4"/>
    <w:rsid w:val="00C363FF"/>
    <w:rsid w:val="00C368C8"/>
    <w:rsid w:val="00C36A35"/>
    <w:rsid w:val="00C374BD"/>
    <w:rsid w:val="00C377C0"/>
    <w:rsid w:val="00C37915"/>
    <w:rsid w:val="00C37A67"/>
    <w:rsid w:val="00C403D2"/>
    <w:rsid w:val="00C40A46"/>
    <w:rsid w:val="00C4214D"/>
    <w:rsid w:val="00C4218E"/>
    <w:rsid w:val="00C42593"/>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0A85"/>
    <w:rsid w:val="00C5162C"/>
    <w:rsid w:val="00C52DF0"/>
    <w:rsid w:val="00C53403"/>
    <w:rsid w:val="00C53706"/>
    <w:rsid w:val="00C53F19"/>
    <w:rsid w:val="00C54B40"/>
    <w:rsid w:val="00C5707B"/>
    <w:rsid w:val="00C579A7"/>
    <w:rsid w:val="00C623C8"/>
    <w:rsid w:val="00C62B94"/>
    <w:rsid w:val="00C63471"/>
    <w:rsid w:val="00C635A0"/>
    <w:rsid w:val="00C6408B"/>
    <w:rsid w:val="00C64F6C"/>
    <w:rsid w:val="00C66145"/>
    <w:rsid w:val="00C663AE"/>
    <w:rsid w:val="00C663D5"/>
    <w:rsid w:val="00C6702C"/>
    <w:rsid w:val="00C70305"/>
    <w:rsid w:val="00C708C8"/>
    <w:rsid w:val="00C72079"/>
    <w:rsid w:val="00C724BA"/>
    <w:rsid w:val="00C726FE"/>
    <w:rsid w:val="00C72F1C"/>
    <w:rsid w:val="00C73B15"/>
    <w:rsid w:val="00C74262"/>
    <w:rsid w:val="00C74609"/>
    <w:rsid w:val="00C74792"/>
    <w:rsid w:val="00C74C40"/>
    <w:rsid w:val="00C7551B"/>
    <w:rsid w:val="00C75869"/>
    <w:rsid w:val="00C75A9B"/>
    <w:rsid w:val="00C75AED"/>
    <w:rsid w:val="00C75C07"/>
    <w:rsid w:val="00C75F33"/>
    <w:rsid w:val="00C80A0C"/>
    <w:rsid w:val="00C824C5"/>
    <w:rsid w:val="00C82FE1"/>
    <w:rsid w:val="00C830C1"/>
    <w:rsid w:val="00C830C4"/>
    <w:rsid w:val="00C83679"/>
    <w:rsid w:val="00C83AB1"/>
    <w:rsid w:val="00C84D40"/>
    <w:rsid w:val="00C862CB"/>
    <w:rsid w:val="00C86DDE"/>
    <w:rsid w:val="00C86F64"/>
    <w:rsid w:val="00C87838"/>
    <w:rsid w:val="00C87D1D"/>
    <w:rsid w:val="00C9060A"/>
    <w:rsid w:val="00C906AB"/>
    <w:rsid w:val="00C921AC"/>
    <w:rsid w:val="00C92936"/>
    <w:rsid w:val="00C93976"/>
    <w:rsid w:val="00C93EAC"/>
    <w:rsid w:val="00C94241"/>
    <w:rsid w:val="00C94FDA"/>
    <w:rsid w:val="00C9518E"/>
    <w:rsid w:val="00C95691"/>
    <w:rsid w:val="00C9571C"/>
    <w:rsid w:val="00C9620E"/>
    <w:rsid w:val="00C97717"/>
    <w:rsid w:val="00CA06E3"/>
    <w:rsid w:val="00CA1165"/>
    <w:rsid w:val="00CA21A4"/>
    <w:rsid w:val="00CA224A"/>
    <w:rsid w:val="00CA2735"/>
    <w:rsid w:val="00CA2838"/>
    <w:rsid w:val="00CA2BCB"/>
    <w:rsid w:val="00CA394A"/>
    <w:rsid w:val="00CA4379"/>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5DC7"/>
    <w:rsid w:val="00CB7314"/>
    <w:rsid w:val="00CB7329"/>
    <w:rsid w:val="00CC0148"/>
    <w:rsid w:val="00CC111E"/>
    <w:rsid w:val="00CC1253"/>
    <w:rsid w:val="00CC1A3A"/>
    <w:rsid w:val="00CC243B"/>
    <w:rsid w:val="00CC2668"/>
    <w:rsid w:val="00CC2CA1"/>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587"/>
    <w:rsid w:val="00CD2668"/>
    <w:rsid w:val="00CD2A3D"/>
    <w:rsid w:val="00CD3347"/>
    <w:rsid w:val="00CD3700"/>
    <w:rsid w:val="00CD51CA"/>
    <w:rsid w:val="00CD5747"/>
    <w:rsid w:val="00CD5D5F"/>
    <w:rsid w:val="00CD62C9"/>
    <w:rsid w:val="00CD63E0"/>
    <w:rsid w:val="00CE0D5A"/>
    <w:rsid w:val="00CE0E88"/>
    <w:rsid w:val="00CE1030"/>
    <w:rsid w:val="00CE2BB8"/>
    <w:rsid w:val="00CE332C"/>
    <w:rsid w:val="00CE40A5"/>
    <w:rsid w:val="00CE423E"/>
    <w:rsid w:val="00CE424E"/>
    <w:rsid w:val="00CE43B2"/>
    <w:rsid w:val="00CE4AB2"/>
    <w:rsid w:val="00CE4C61"/>
    <w:rsid w:val="00CE5643"/>
    <w:rsid w:val="00CE6203"/>
    <w:rsid w:val="00CE6464"/>
    <w:rsid w:val="00CF02A3"/>
    <w:rsid w:val="00CF04B5"/>
    <w:rsid w:val="00CF0D80"/>
    <w:rsid w:val="00CF1288"/>
    <w:rsid w:val="00CF2E7D"/>
    <w:rsid w:val="00CF3142"/>
    <w:rsid w:val="00CF3B99"/>
    <w:rsid w:val="00CF3F7A"/>
    <w:rsid w:val="00CF4C70"/>
    <w:rsid w:val="00CF5490"/>
    <w:rsid w:val="00CF6557"/>
    <w:rsid w:val="00CF6C70"/>
    <w:rsid w:val="00CF732E"/>
    <w:rsid w:val="00CF755B"/>
    <w:rsid w:val="00CF757E"/>
    <w:rsid w:val="00CF786C"/>
    <w:rsid w:val="00CF7C6F"/>
    <w:rsid w:val="00CF7F55"/>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2B13"/>
    <w:rsid w:val="00D232B0"/>
    <w:rsid w:val="00D232CE"/>
    <w:rsid w:val="00D25408"/>
    <w:rsid w:val="00D25918"/>
    <w:rsid w:val="00D264B6"/>
    <w:rsid w:val="00D266C9"/>
    <w:rsid w:val="00D26A1B"/>
    <w:rsid w:val="00D26EC8"/>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18"/>
    <w:rsid w:val="00D4405E"/>
    <w:rsid w:val="00D44C36"/>
    <w:rsid w:val="00D45333"/>
    <w:rsid w:val="00D45826"/>
    <w:rsid w:val="00D46168"/>
    <w:rsid w:val="00D4696E"/>
    <w:rsid w:val="00D46B6B"/>
    <w:rsid w:val="00D4736B"/>
    <w:rsid w:val="00D47718"/>
    <w:rsid w:val="00D47CAE"/>
    <w:rsid w:val="00D518DE"/>
    <w:rsid w:val="00D53014"/>
    <w:rsid w:val="00D53097"/>
    <w:rsid w:val="00D53CFB"/>
    <w:rsid w:val="00D54215"/>
    <w:rsid w:val="00D546A9"/>
    <w:rsid w:val="00D5507F"/>
    <w:rsid w:val="00D55651"/>
    <w:rsid w:val="00D556E7"/>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2773"/>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ECA"/>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6271"/>
    <w:rsid w:val="00DC6591"/>
    <w:rsid w:val="00DC72E1"/>
    <w:rsid w:val="00DC738B"/>
    <w:rsid w:val="00DC77F2"/>
    <w:rsid w:val="00DC790F"/>
    <w:rsid w:val="00DD00EC"/>
    <w:rsid w:val="00DD0744"/>
    <w:rsid w:val="00DD167A"/>
    <w:rsid w:val="00DD1E2A"/>
    <w:rsid w:val="00DD27CD"/>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2F6"/>
    <w:rsid w:val="00DE3931"/>
    <w:rsid w:val="00DE3A6A"/>
    <w:rsid w:val="00DE3F6D"/>
    <w:rsid w:val="00DE476C"/>
    <w:rsid w:val="00DE5748"/>
    <w:rsid w:val="00DE5990"/>
    <w:rsid w:val="00DE65A0"/>
    <w:rsid w:val="00DE668D"/>
    <w:rsid w:val="00DE71D1"/>
    <w:rsid w:val="00DE759F"/>
    <w:rsid w:val="00DE7812"/>
    <w:rsid w:val="00DF06C6"/>
    <w:rsid w:val="00DF0936"/>
    <w:rsid w:val="00DF1388"/>
    <w:rsid w:val="00DF2385"/>
    <w:rsid w:val="00DF259A"/>
    <w:rsid w:val="00DF2696"/>
    <w:rsid w:val="00DF2F6D"/>
    <w:rsid w:val="00DF317F"/>
    <w:rsid w:val="00DF3552"/>
    <w:rsid w:val="00DF3595"/>
    <w:rsid w:val="00DF38B9"/>
    <w:rsid w:val="00DF5F0D"/>
    <w:rsid w:val="00DF71E4"/>
    <w:rsid w:val="00E001E2"/>
    <w:rsid w:val="00E00BFD"/>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4F4F"/>
    <w:rsid w:val="00E257AB"/>
    <w:rsid w:val="00E27E8D"/>
    <w:rsid w:val="00E27F18"/>
    <w:rsid w:val="00E307DD"/>
    <w:rsid w:val="00E31B10"/>
    <w:rsid w:val="00E31C62"/>
    <w:rsid w:val="00E32DA9"/>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9E3"/>
    <w:rsid w:val="00E43BB0"/>
    <w:rsid w:val="00E44496"/>
    <w:rsid w:val="00E47071"/>
    <w:rsid w:val="00E47B23"/>
    <w:rsid w:val="00E50938"/>
    <w:rsid w:val="00E50BB5"/>
    <w:rsid w:val="00E51111"/>
    <w:rsid w:val="00E520E9"/>
    <w:rsid w:val="00E526DA"/>
    <w:rsid w:val="00E54172"/>
    <w:rsid w:val="00E54D76"/>
    <w:rsid w:val="00E555A9"/>
    <w:rsid w:val="00E55EAB"/>
    <w:rsid w:val="00E565C1"/>
    <w:rsid w:val="00E57231"/>
    <w:rsid w:val="00E57437"/>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1CD6"/>
    <w:rsid w:val="00E82E52"/>
    <w:rsid w:val="00E83279"/>
    <w:rsid w:val="00E8375E"/>
    <w:rsid w:val="00E840D5"/>
    <w:rsid w:val="00E845CA"/>
    <w:rsid w:val="00E84A90"/>
    <w:rsid w:val="00E84C5B"/>
    <w:rsid w:val="00E85613"/>
    <w:rsid w:val="00E85D69"/>
    <w:rsid w:val="00E85E9A"/>
    <w:rsid w:val="00E8616F"/>
    <w:rsid w:val="00E862A8"/>
    <w:rsid w:val="00E87EE1"/>
    <w:rsid w:val="00E90B37"/>
    <w:rsid w:val="00E91055"/>
    <w:rsid w:val="00E912DD"/>
    <w:rsid w:val="00E9148F"/>
    <w:rsid w:val="00E916C0"/>
    <w:rsid w:val="00E92357"/>
    <w:rsid w:val="00E9345A"/>
    <w:rsid w:val="00E941AB"/>
    <w:rsid w:val="00E949CA"/>
    <w:rsid w:val="00E957AF"/>
    <w:rsid w:val="00E962AD"/>
    <w:rsid w:val="00E96650"/>
    <w:rsid w:val="00E966B4"/>
    <w:rsid w:val="00E96746"/>
    <w:rsid w:val="00EA06B6"/>
    <w:rsid w:val="00EA14AF"/>
    <w:rsid w:val="00EA178F"/>
    <w:rsid w:val="00EA179D"/>
    <w:rsid w:val="00EA18C0"/>
    <w:rsid w:val="00EA1A97"/>
    <w:rsid w:val="00EA1B50"/>
    <w:rsid w:val="00EA29CD"/>
    <w:rsid w:val="00EA2C44"/>
    <w:rsid w:val="00EA2F45"/>
    <w:rsid w:val="00EA3806"/>
    <w:rsid w:val="00EA3A7F"/>
    <w:rsid w:val="00EA3B4A"/>
    <w:rsid w:val="00EA4DDC"/>
    <w:rsid w:val="00EA54A8"/>
    <w:rsid w:val="00EA5B69"/>
    <w:rsid w:val="00EA678A"/>
    <w:rsid w:val="00EA7012"/>
    <w:rsid w:val="00EB07B9"/>
    <w:rsid w:val="00EB2C54"/>
    <w:rsid w:val="00EB2E54"/>
    <w:rsid w:val="00EB3703"/>
    <w:rsid w:val="00EB5711"/>
    <w:rsid w:val="00EB6FEC"/>
    <w:rsid w:val="00EB7322"/>
    <w:rsid w:val="00EB734A"/>
    <w:rsid w:val="00EB7B3A"/>
    <w:rsid w:val="00EB7F4B"/>
    <w:rsid w:val="00EC01D1"/>
    <w:rsid w:val="00EC09BE"/>
    <w:rsid w:val="00EC120E"/>
    <w:rsid w:val="00EC1212"/>
    <w:rsid w:val="00EC1E8A"/>
    <w:rsid w:val="00EC4357"/>
    <w:rsid w:val="00EC4796"/>
    <w:rsid w:val="00EC4B02"/>
    <w:rsid w:val="00EC55BC"/>
    <w:rsid w:val="00EC6EB0"/>
    <w:rsid w:val="00EC7D8E"/>
    <w:rsid w:val="00ED0EAB"/>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38C"/>
    <w:rsid w:val="00EE179C"/>
    <w:rsid w:val="00EE1A6E"/>
    <w:rsid w:val="00EE22B1"/>
    <w:rsid w:val="00EE2C15"/>
    <w:rsid w:val="00EE3A64"/>
    <w:rsid w:val="00EE45F1"/>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9BA"/>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21F"/>
    <w:rsid w:val="00F12835"/>
    <w:rsid w:val="00F12A8F"/>
    <w:rsid w:val="00F12D22"/>
    <w:rsid w:val="00F132E3"/>
    <w:rsid w:val="00F14A80"/>
    <w:rsid w:val="00F1531F"/>
    <w:rsid w:val="00F15408"/>
    <w:rsid w:val="00F16EE1"/>
    <w:rsid w:val="00F17E1C"/>
    <w:rsid w:val="00F21624"/>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1D7"/>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557"/>
    <w:rsid w:val="00F36782"/>
    <w:rsid w:val="00F37695"/>
    <w:rsid w:val="00F40B29"/>
    <w:rsid w:val="00F412EF"/>
    <w:rsid w:val="00F41329"/>
    <w:rsid w:val="00F4145E"/>
    <w:rsid w:val="00F42E4D"/>
    <w:rsid w:val="00F42E4E"/>
    <w:rsid w:val="00F453E0"/>
    <w:rsid w:val="00F457B8"/>
    <w:rsid w:val="00F461F7"/>
    <w:rsid w:val="00F463B4"/>
    <w:rsid w:val="00F47835"/>
    <w:rsid w:val="00F50108"/>
    <w:rsid w:val="00F50B53"/>
    <w:rsid w:val="00F50E0C"/>
    <w:rsid w:val="00F50EA2"/>
    <w:rsid w:val="00F51752"/>
    <w:rsid w:val="00F524C6"/>
    <w:rsid w:val="00F53ECB"/>
    <w:rsid w:val="00F558E0"/>
    <w:rsid w:val="00F56453"/>
    <w:rsid w:val="00F570D5"/>
    <w:rsid w:val="00F570FA"/>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070D"/>
    <w:rsid w:val="00F71825"/>
    <w:rsid w:val="00F71AE1"/>
    <w:rsid w:val="00F72179"/>
    <w:rsid w:val="00F725DA"/>
    <w:rsid w:val="00F72C82"/>
    <w:rsid w:val="00F72E3C"/>
    <w:rsid w:val="00F72EB2"/>
    <w:rsid w:val="00F734CF"/>
    <w:rsid w:val="00F73A92"/>
    <w:rsid w:val="00F7488E"/>
    <w:rsid w:val="00F75628"/>
    <w:rsid w:val="00F75A9B"/>
    <w:rsid w:val="00F75B9A"/>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33D"/>
    <w:rsid w:val="00FC19E8"/>
    <w:rsid w:val="00FC22FB"/>
    <w:rsid w:val="00FC2D1B"/>
    <w:rsid w:val="00FC33E6"/>
    <w:rsid w:val="00FC3532"/>
    <w:rsid w:val="00FC432F"/>
    <w:rsid w:val="00FC47CE"/>
    <w:rsid w:val="00FC5219"/>
    <w:rsid w:val="00FC545A"/>
    <w:rsid w:val="00FC56A8"/>
    <w:rsid w:val="00FC6047"/>
    <w:rsid w:val="00FC6508"/>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0FB4"/>
    <w:rsid w:val="00FE15C2"/>
    <w:rsid w:val="00FE1BCA"/>
    <w:rsid w:val="00FE24F1"/>
    <w:rsid w:val="00FE25DC"/>
    <w:rsid w:val="00FE34C8"/>
    <w:rsid w:val="00FE3BFA"/>
    <w:rsid w:val="00FE3C8A"/>
    <w:rsid w:val="00FE45D7"/>
    <w:rsid w:val="00FE49DA"/>
    <w:rsid w:val="00FE4F60"/>
    <w:rsid w:val="00FE5693"/>
    <w:rsid w:val="00FE579B"/>
    <w:rsid w:val="00FE5FC7"/>
    <w:rsid w:val="00FE6A00"/>
    <w:rsid w:val="00FF126E"/>
    <w:rsid w:val="00FF189A"/>
    <w:rsid w:val="00FF27A5"/>
    <w:rsid w:val="00FF27F2"/>
    <w:rsid w:val="00FF3273"/>
    <w:rsid w:val="00FF3352"/>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customStyle="1" w:styleId="Mencinsinresolver3">
    <w:name w:val="Mención sin resolver3"/>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 w:type="character" w:styleId="nfasis">
    <w:name w:val="Emphasis"/>
    <w:basedOn w:val="Fuentedeprrafopredeter"/>
    <w:uiPriority w:val="20"/>
    <w:qFormat/>
    <w:rsid w:val="00651164"/>
    <w:rPr>
      <w:i/>
      <w:iCs/>
    </w:rPr>
  </w:style>
  <w:style w:type="character" w:customStyle="1" w:styleId="hwtze">
    <w:name w:val="hwtze"/>
    <w:basedOn w:val="Fuentedeprrafopredeter"/>
    <w:rsid w:val="002557A2"/>
  </w:style>
  <w:style w:type="character" w:customStyle="1" w:styleId="rynqvb">
    <w:name w:val="rynqvb"/>
    <w:basedOn w:val="Fuentedeprrafopredeter"/>
    <w:rsid w:val="002557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8182066">
      <w:bodyDiv w:val="1"/>
      <w:marLeft w:val="0"/>
      <w:marRight w:val="0"/>
      <w:marTop w:val="0"/>
      <w:marBottom w:val="0"/>
      <w:divBdr>
        <w:top w:val="none" w:sz="0" w:space="0" w:color="auto"/>
        <w:left w:val="none" w:sz="0" w:space="0" w:color="auto"/>
        <w:bottom w:val="none" w:sz="0" w:space="0" w:color="auto"/>
        <w:right w:val="none" w:sz="0" w:space="0" w:color="auto"/>
      </w:divBdr>
    </w:div>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762920791">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 w:id="2072121102">
      <w:bodyDiv w:val="1"/>
      <w:marLeft w:val="0"/>
      <w:marRight w:val="0"/>
      <w:marTop w:val="0"/>
      <w:marBottom w:val="0"/>
      <w:divBdr>
        <w:top w:val="none" w:sz="0" w:space="0" w:color="auto"/>
        <w:left w:val="none" w:sz="0" w:space="0" w:color="auto"/>
        <w:bottom w:val="none" w:sz="0" w:space="0" w:color="auto"/>
        <w:right w:val="none" w:sz="0" w:space="0" w:color="auto"/>
      </w:divBdr>
      <w:divsChild>
        <w:div w:id="1686707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2-4743-957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85BBD-2BA1-4E7E-8CA2-81F69DE05FB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495</TotalTime>
  <Pages>27</Pages>
  <Words>9213</Words>
  <Characters>409911</Characters>
  <Application>Microsoft Office Word</Application>
  <DocSecurity>0</DocSecurity>
  <Lines>6306</Lines>
  <Paragraphs>15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233</cp:revision>
  <cp:lastPrinted>2024-05-15T10:23:00Z</cp:lastPrinted>
  <dcterms:created xsi:type="dcterms:W3CDTF">2025-02-26T08:31:00Z</dcterms:created>
  <dcterms:modified xsi:type="dcterms:W3CDTF">2025-03-0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new-phytologis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ew-phytologist</vt:lpwstr>
  </property>
  <property fmtid="{D5CDD505-2E9C-101B-9397-08002B2CF9AE}" pid="25" name="Mendeley Recent Style Name 9_1">
    <vt:lpwstr>New Phytologist</vt:lpwstr>
  </property>
</Properties>
</file>